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F8AB88" w14:textId="17A152C8" w:rsidR="003E7F30"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14:ligatures w14:val="none"/>
        </w:rPr>
      </w:pPr>
      <w:r w:rsidRPr="003E1010">
        <w:rPr>
          <w:rFonts w:ascii="Times New Roman" w:eastAsia="Times New Roman" w:hAnsi="Times New Roman" w:cs="Times New Roman"/>
          <w:b/>
          <w:bCs/>
          <w:kern w:val="36"/>
          <w:sz w:val="24"/>
          <w:szCs w:val="24"/>
          <w14:ligatures w14:val="none"/>
        </w:rPr>
        <w:t xml:space="preserve">CHAPTER </w:t>
      </w:r>
      <w:r>
        <w:rPr>
          <w:rFonts w:ascii="Times New Roman" w:eastAsia="Times New Roman" w:hAnsi="Times New Roman" w:cs="Times New Roman"/>
          <w:b/>
          <w:bCs/>
          <w:kern w:val="36"/>
          <w:sz w:val="24"/>
          <w:szCs w:val="24"/>
          <w14:ligatures w14:val="none"/>
        </w:rPr>
        <w:t>ONE</w:t>
      </w:r>
    </w:p>
    <w:p w14:paraId="39FFFB13" w14:textId="263C31C8" w:rsidR="00C523E8" w:rsidRPr="002729C3"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14:ligatures w14:val="none"/>
        </w:rPr>
      </w:pPr>
      <w:r w:rsidRPr="003E1010">
        <w:rPr>
          <w:rFonts w:ascii="Times New Roman" w:eastAsia="Times New Roman" w:hAnsi="Times New Roman" w:cs="Times New Roman"/>
          <w:b/>
          <w:bCs/>
          <w:kern w:val="36"/>
          <w:sz w:val="24"/>
          <w:szCs w:val="24"/>
          <w14:ligatures w14:val="none"/>
        </w:rPr>
        <w:t>INTRODUCTION</w:t>
      </w:r>
    </w:p>
    <w:p w14:paraId="4BE61A89" w14:textId="0E8C5E07" w:rsidR="00C523E8" w:rsidRPr="00C523E8" w:rsidRDefault="00C523E8" w:rsidP="002729C3">
      <w:p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r w:rsidRPr="00C523E8">
        <w:rPr>
          <w:rFonts w:ascii="Times New Roman" w:eastAsia="Times New Roman" w:hAnsi="Times New Roman" w:cs="Times New Roman"/>
          <w:b/>
          <w:bCs/>
          <w:kern w:val="0"/>
          <w:sz w:val="24"/>
          <w:szCs w:val="24"/>
          <w14:ligatures w14:val="none"/>
        </w:rPr>
        <w:t>1.1 Introduction</w:t>
      </w:r>
    </w:p>
    <w:p w14:paraId="5594E06C"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14:ligatures w14:val="none"/>
        </w:rPr>
      </w:pPr>
      <w:r w:rsidRPr="00C523E8">
        <w:rPr>
          <w:rFonts w:ascii="Times New Roman" w:eastAsia="Times New Roman" w:hAnsi="Times New Roman" w:cs="Times New Roman"/>
          <w:b/>
          <w:bCs/>
          <w:kern w:val="0"/>
          <w:sz w:val="24"/>
          <w:szCs w:val="24"/>
          <w14:ligatures w14:val="none"/>
        </w:rPr>
        <w:t>Background and Context of the Research</w:t>
      </w:r>
    </w:p>
    <w:p w14:paraId="4B72633B" w14:textId="29577FA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kern w:val="0"/>
          <w:sz w:val="24"/>
          <w:szCs w:val="24"/>
          <w14:ligatures w14:val="none"/>
        </w:rPr>
        <w:t xml:space="preserve">In recent years, with the rapid advancement of technology and the increasing reliance on digital platforms, the protection of personal data has become a paramount concern globally </w:t>
      </w:r>
      <w:r w:rsidR="000D6DBB">
        <w:rPr>
          <w:rFonts w:ascii="Times New Roman" w:eastAsia="Times New Roman" w:hAnsi="Times New Roman" w:cs="Times New Roman"/>
          <w:kern w:val="0"/>
          <w:sz w:val="24"/>
          <w:szCs w:val="24"/>
          <w14:ligatures w14:val="none"/>
        </w:rPr>
        <w:fldChar w:fldCharType="begin"/>
      </w:r>
      <w:r w:rsidR="000D6DBB">
        <w:rPr>
          <w:rFonts w:ascii="Times New Roman" w:eastAsia="Times New Roman" w:hAnsi="Times New Roman" w:cs="Times New Roman"/>
          <w:kern w:val="0"/>
          <w:sz w:val="24"/>
          <w:szCs w:val="24"/>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Pr>
          <w:rFonts w:ascii="Times New Roman" w:eastAsia="Times New Roman" w:hAnsi="Times New Roman" w:cs="Times New Roman"/>
          <w:kern w:val="0"/>
          <w:sz w:val="24"/>
          <w:szCs w:val="24"/>
          <w14:ligatures w14:val="none"/>
        </w:rPr>
        <w:fldChar w:fldCharType="separate"/>
      </w:r>
      <w:r w:rsidR="000D6DBB" w:rsidRPr="000D6DBB">
        <w:rPr>
          <w:rFonts w:ascii="Times New Roman" w:hAnsi="Times New Roman" w:cs="Times New Roman"/>
          <w:kern w:val="0"/>
          <w:sz w:val="24"/>
          <w:szCs w:val="24"/>
        </w:rPr>
        <w:t>(Petrović, 2023)</w:t>
      </w:r>
      <w:r w:rsidR="000D6DBB">
        <w:rPr>
          <w:rFonts w:ascii="Times New Roman" w:eastAsia="Times New Roman" w:hAnsi="Times New Roman" w:cs="Times New Roman"/>
          <w:kern w:val="0"/>
          <w:sz w:val="24"/>
          <w:szCs w:val="24"/>
          <w14:ligatures w14:val="none"/>
        </w:rPr>
        <w:fldChar w:fldCharType="end"/>
      </w:r>
      <w:r w:rsidRPr="00C523E8">
        <w:rPr>
          <w:rFonts w:ascii="Times New Roman" w:eastAsia="Times New Roman" w:hAnsi="Times New Roman" w:cs="Times New Roman"/>
          <w:kern w:val="0"/>
          <w:sz w:val="24"/>
          <w:szCs w:val="24"/>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Pr>
          <w:rFonts w:ascii="Times New Roman" w:eastAsia="Times New Roman" w:hAnsi="Times New Roman" w:cs="Times New Roman"/>
          <w:kern w:val="0"/>
          <w:sz w:val="24"/>
          <w:szCs w:val="24"/>
          <w14:ligatures w14:val="none"/>
        </w:rPr>
        <w:fldChar w:fldCharType="begin"/>
      </w:r>
      <w:r w:rsidR="000D6DBB">
        <w:rPr>
          <w:rFonts w:ascii="Times New Roman" w:eastAsia="Times New Roman" w:hAnsi="Times New Roman" w:cs="Times New Roman"/>
          <w:kern w:val="0"/>
          <w:sz w:val="24"/>
          <w:szCs w:val="24"/>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Pr>
          <w:rFonts w:ascii="Times New Roman" w:eastAsia="Times New Roman" w:hAnsi="Times New Roman" w:cs="Times New Roman"/>
          <w:kern w:val="0"/>
          <w:sz w:val="24"/>
          <w:szCs w:val="24"/>
          <w14:ligatures w14:val="none"/>
        </w:rPr>
        <w:fldChar w:fldCharType="separate"/>
      </w:r>
      <w:r w:rsidR="000D6DBB" w:rsidRPr="000D6DBB">
        <w:rPr>
          <w:rFonts w:ascii="Times New Roman" w:hAnsi="Times New Roman" w:cs="Times New Roman"/>
          <w:sz w:val="24"/>
        </w:rPr>
        <w:t>(Bwire, 2023)</w:t>
      </w:r>
      <w:r w:rsidR="000D6DBB">
        <w:rPr>
          <w:rFonts w:ascii="Times New Roman" w:eastAsia="Times New Roman" w:hAnsi="Times New Roman" w:cs="Times New Roman"/>
          <w:kern w:val="0"/>
          <w:sz w:val="24"/>
          <w:szCs w:val="24"/>
          <w14:ligatures w14:val="none"/>
        </w:rPr>
        <w:fldChar w:fldCharType="end"/>
      </w:r>
      <w:r w:rsidRPr="00C523E8">
        <w:rPr>
          <w:rFonts w:ascii="Times New Roman" w:eastAsia="Times New Roman" w:hAnsi="Times New Roman" w:cs="Times New Roman"/>
          <w:kern w:val="0"/>
          <w:sz w:val="24"/>
          <w:szCs w:val="24"/>
          <w14:ligatures w14:val="none"/>
        </w:rPr>
        <w:t>.</w:t>
      </w:r>
    </w:p>
    <w:p w14:paraId="7E5599A8"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14:ligatures w14:val="none"/>
        </w:rPr>
      </w:pPr>
      <w:r w:rsidRPr="00C523E8">
        <w:rPr>
          <w:rFonts w:ascii="Times New Roman" w:eastAsia="Times New Roman" w:hAnsi="Times New Roman" w:cs="Times New Roman"/>
          <w:b/>
          <w:bCs/>
          <w:kern w:val="0"/>
          <w:sz w:val="24"/>
          <w:szCs w:val="24"/>
          <w14:ligatures w14:val="none"/>
        </w:rPr>
        <w:t>Brief Overview of the Research Topic</w:t>
      </w:r>
    </w:p>
    <w:p w14:paraId="3D377F42" w14:textId="712B8D9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kern w:val="0"/>
          <w:sz w:val="24"/>
          <w:szCs w:val="24"/>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Pr>
          <w:rFonts w:ascii="Times New Roman" w:eastAsia="Times New Roman" w:hAnsi="Times New Roman" w:cs="Times New Roman"/>
          <w:kern w:val="0"/>
          <w:sz w:val="24"/>
          <w:szCs w:val="24"/>
          <w14:ligatures w14:val="none"/>
        </w:rPr>
        <w:fldChar w:fldCharType="begin"/>
      </w:r>
      <w:r w:rsidR="000D6DBB">
        <w:rPr>
          <w:rFonts w:ascii="Times New Roman" w:eastAsia="Times New Roman" w:hAnsi="Times New Roman" w:cs="Times New Roman"/>
          <w:kern w:val="0"/>
          <w:sz w:val="24"/>
          <w:szCs w:val="24"/>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Pr>
          <w:rFonts w:ascii="Times New Roman" w:eastAsia="Times New Roman" w:hAnsi="Times New Roman" w:cs="Times New Roman"/>
          <w:kern w:val="0"/>
          <w:sz w:val="24"/>
          <w:szCs w:val="24"/>
          <w14:ligatures w14:val="none"/>
        </w:rPr>
        <w:fldChar w:fldCharType="separate"/>
      </w:r>
      <w:r w:rsidR="000D6DBB" w:rsidRPr="000D6DBB">
        <w:rPr>
          <w:rFonts w:ascii="Times New Roman" w:hAnsi="Times New Roman" w:cs="Times New Roman"/>
          <w:sz w:val="24"/>
        </w:rPr>
        <w:t>(Armando et al., 2022)</w:t>
      </w:r>
      <w:r w:rsidR="000D6DBB">
        <w:rPr>
          <w:rFonts w:ascii="Times New Roman" w:eastAsia="Times New Roman" w:hAnsi="Times New Roman" w:cs="Times New Roman"/>
          <w:kern w:val="0"/>
          <w:sz w:val="24"/>
          <w:szCs w:val="24"/>
          <w14:ligatures w14:val="none"/>
        </w:rPr>
        <w:fldChar w:fldCharType="end"/>
      </w:r>
      <w:r w:rsidRPr="00C523E8">
        <w:rPr>
          <w:rFonts w:ascii="Times New Roman" w:eastAsia="Times New Roman" w:hAnsi="Times New Roman" w:cs="Times New Roman"/>
          <w:kern w:val="0"/>
          <w:sz w:val="24"/>
          <w:szCs w:val="24"/>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7ED93988" w14:textId="77777777" w:rsidR="00C523E8" w:rsidRPr="002729C3" w:rsidRDefault="00C523E8" w:rsidP="002729C3">
      <w:pPr>
        <w:pStyle w:val="Heading4"/>
        <w:spacing w:line="360" w:lineRule="auto"/>
        <w:jc w:val="both"/>
      </w:pPr>
      <w:r w:rsidRPr="002729C3">
        <w:t>Introduction to NDPR</w:t>
      </w:r>
    </w:p>
    <w:p w14:paraId="6E81146F" w14:textId="132ABD42" w:rsidR="00C523E8" w:rsidRPr="002729C3" w:rsidRDefault="00C523E8" w:rsidP="002729C3">
      <w:pPr>
        <w:pStyle w:val="NormalWeb"/>
        <w:spacing w:line="360" w:lineRule="auto"/>
        <w:jc w:val="both"/>
      </w:pPr>
      <w:r w:rsidRPr="002729C3">
        <w:t xml:space="preserve">The National Data Protection Regulation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fldChar w:fldCharType="begin"/>
      </w:r>
      <w:r w:rsidR="00540ECB">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fldChar w:fldCharType="separate"/>
      </w:r>
      <w:r w:rsidR="00540ECB" w:rsidRPr="00540ECB">
        <w:t>(Narayan and Aggarwal, 2023)</w:t>
      </w:r>
      <w:r w:rsidR="00540ECB">
        <w:fldChar w:fldCharType="end"/>
      </w:r>
      <w:r w:rsidRPr="002729C3">
        <w:t xml:space="preserve">. The NDPR is aligned with international data protection standards, such as the General Data Protection Regulation (GDPR) of the European Union, and reflects Nigeria's commitment to protecting individuals' rights in the digital age </w:t>
      </w:r>
      <w:r w:rsidR="00540ECB">
        <w:fldChar w:fldCharType="begin"/>
      </w:r>
      <w:r w:rsidR="00540ECB">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fldChar w:fldCharType="separate"/>
      </w:r>
      <w:r w:rsidR="00540ECB" w:rsidRPr="00540ECB">
        <w:t>(Okechukwu Ukwueze and Ibegbulem, 2021)</w:t>
      </w:r>
      <w:r w:rsidR="00540ECB">
        <w:fldChar w:fldCharType="end"/>
      </w:r>
      <w:r w:rsidRPr="002729C3">
        <w:t>.</w:t>
      </w:r>
    </w:p>
    <w:p w14:paraId="68F9D43E" w14:textId="77777777" w:rsidR="00C523E8" w:rsidRPr="002729C3" w:rsidRDefault="00C523E8" w:rsidP="002729C3">
      <w:pPr>
        <w:pStyle w:val="Heading4"/>
        <w:spacing w:line="360" w:lineRule="auto"/>
        <w:jc w:val="both"/>
      </w:pPr>
      <w:r w:rsidRPr="002729C3">
        <w:lastRenderedPageBreak/>
        <w:t>Evolution and Development of Data Protection Regulations</w:t>
      </w:r>
    </w:p>
    <w:p w14:paraId="53503A58" w14:textId="13A30DB7" w:rsidR="00C523E8" w:rsidRPr="002729C3" w:rsidRDefault="00C523E8" w:rsidP="002729C3">
      <w:pPr>
        <w:pStyle w:val="NormalWeb"/>
        <w:spacing w:line="360" w:lineRule="auto"/>
        <w:jc w:val="both"/>
      </w:pPr>
      <w:r w:rsidRPr="002729C3">
        <w:t xml:space="preserve">The development of data protection regulations, including the NDPR, has been shaped by various factors, including technological advancements, globalization, and the increasing volume of personal data generated and processed worldwide </w:t>
      </w:r>
      <w:r w:rsidR="00540ECB">
        <w:fldChar w:fldCharType="begin"/>
      </w:r>
      <w:r w:rsidR="00540ECB">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fldChar w:fldCharType="separate"/>
      </w:r>
      <w:r w:rsidR="00540ECB" w:rsidRPr="00540ECB">
        <w:t>(Chassang, 2017)</w:t>
      </w:r>
      <w:r w:rsidR="00540ECB">
        <w:fldChar w:fldCharType="end"/>
      </w:r>
      <w:r w:rsidRPr="002729C3">
        <w:t xml:space="preserve">. The evolution of data protection regulations can be traced back to the enactment of the Data Protection Directive by the European Union in 1995, which laid the foundation for comprehensive data protection legislation </w:t>
      </w:r>
      <w:r w:rsidR="00540ECB">
        <w:fldChar w:fldCharType="begin"/>
      </w:r>
      <w:r w:rsidR="00540ECB">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fldChar w:fldCharType="separate"/>
      </w:r>
      <w:r w:rsidR="00540ECB" w:rsidRPr="00540ECB">
        <w:t>(Damen et al., 2021)</w:t>
      </w:r>
      <w:r w:rsidR="00540ECB">
        <w:fldChar w:fldCharType="end"/>
      </w:r>
      <w:r w:rsidRPr="002729C3">
        <w:t xml:space="preserve">. Subsequently, other countries and regions, including Nigeria, have implemented their own data protection laws and regulations to address the challenges posed by the digital economy </w:t>
      </w:r>
      <w:r w:rsidR="00926BEE">
        <w:fldChar w:fldCharType="begin"/>
      </w:r>
      <w:r w:rsidR="00926BEE">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fldChar w:fldCharType="separate"/>
      </w:r>
      <w:r w:rsidR="00926BEE" w:rsidRPr="00926BEE">
        <w:t>(Abdulkadir and Sambo, 2022)</w:t>
      </w:r>
      <w:r w:rsidR="00926BEE">
        <w:fldChar w:fldCharType="end"/>
      </w:r>
      <w:r w:rsidRPr="002729C3">
        <w:t>.</w:t>
      </w:r>
    </w:p>
    <w:p w14:paraId="47DB2A6B" w14:textId="044D7D3C" w:rsidR="00C523E8" w:rsidRPr="002729C3" w:rsidRDefault="00C523E8" w:rsidP="002729C3">
      <w:pPr>
        <w:pStyle w:val="NormalWeb"/>
        <w:spacing w:line="360" w:lineRule="auto"/>
        <w:jc w:val="both"/>
      </w:pPr>
      <w:r w:rsidRPr="002729C3">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fldChar w:fldCharType="begin"/>
      </w:r>
      <w:r w:rsidR="00AC66AD">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e NDPR seeks to address these gaps by providing a unified framework for data protection across different sectors of the economy.</w:t>
      </w:r>
    </w:p>
    <w:p w14:paraId="3DF72CA7" w14:textId="77777777" w:rsidR="00C523E8" w:rsidRPr="002729C3" w:rsidRDefault="00C523E8" w:rsidP="002729C3">
      <w:pPr>
        <w:pStyle w:val="Heading4"/>
        <w:spacing w:line="360" w:lineRule="auto"/>
        <w:jc w:val="both"/>
      </w:pPr>
      <w:r w:rsidRPr="002729C3">
        <w:t>Importance of NDPR in Ensuring Data Privacy</w:t>
      </w:r>
    </w:p>
    <w:p w14:paraId="4E78DE14" w14:textId="2220C266" w:rsidR="00C523E8" w:rsidRPr="002729C3" w:rsidRDefault="00C523E8" w:rsidP="002729C3">
      <w:pPr>
        <w:pStyle w:val="NormalWeb"/>
        <w:spacing w:line="360" w:lineRule="auto"/>
        <w:jc w:val="both"/>
      </w:pPr>
      <w:r w:rsidRPr="002729C3">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fldChar w:fldCharType="begin"/>
      </w:r>
      <w:r w:rsidR="00AC66AD">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is, in turn, helps build confidence among individuals regarding the handling of their personal information by organizations and institutions.</w:t>
      </w:r>
    </w:p>
    <w:p w14:paraId="0DEC9630" w14:textId="272001E2" w:rsidR="00C523E8" w:rsidRPr="002729C3" w:rsidRDefault="00C523E8" w:rsidP="002729C3">
      <w:pPr>
        <w:pStyle w:val="NormalWeb"/>
        <w:spacing w:line="360" w:lineRule="auto"/>
        <w:jc w:val="both"/>
      </w:pPr>
      <w:r w:rsidRPr="002729C3">
        <w:t xml:space="preserve">Furthermore, the NDPR strengthens individuals' rights with regard to their personal data by providing mechanisms for exercising control over their data and seeking redress in case of data breaches or violations </w:t>
      </w:r>
      <w:r w:rsidR="00AC66AD">
        <w:fldChar w:fldCharType="begin"/>
      </w:r>
      <w:r w:rsidR="00AC66AD">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fldChar w:fldCharType="begin"/>
      </w:r>
      <w:r w:rsidR="00D77923">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fldChar w:fldCharType="separate"/>
      </w:r>
      <w:r w:rsidR="00D77923" w:rsidRPr="00D77923">
        <w:t>(Bisiukov, 2020a)</w:t>
      </w:r>
      <w:r w:rsidR="00AC66AD">
        <w:fldChar w:fldCharType="end"/>
      </w:r>
      <w:r w:rsidRPr="002729C3">
        <w:t>.</w:t>
      </w:r>
    </w:p>
    <w:p w14:paraId="484A58A6" w14:textId="5801E49C" w:rsidR="00C523E8" w:rsidRPr="002729C3" w:rsidRDefault="00C523E8" w:rsidP="002729C3">
      <w:pPr>
        <w:pStyle w:val="NormalWeb"/>
        <w:spacing w:line="360" w:lineRule="auto"/>
        <w:jc w:val="both"/>
      </w:pPr>
      <w:r w:rsidRPr="002729C3">
        <w:lastRenderedPageBreak/>
        <w:t>Overall, the NDPR serves as a cornerstone of data protection in Nigeria, ensuring that personal data is processed lawfully, fairly, and transparently, and that individuals' privacy rights are respected and upheld.</w:t>
      </w:r>
    </w:p>
    <w:p w14:paraId="241807CB" w14:textId="4E804D7F" w:rsidR="00C523E8" w:rsidRPr="00C523E8" w:rsidRDefault="00605654" w:rsidP="004A5CC6">
      <w:pPr>
        <w:pStyle w:val="Heading2"/>
      </w:pPr>
      <w:r>
        <w:t xml:space="preserve">1.2 </w:t>
      </w:r>
      <w:r w:rsidR="00C523E8" w:rsidRPr="00C523E8">
        <w:t>Statement of the Research Problem</w:t>
      </w:r>
    </w:p>
    <w:p w14:paraId="48EFB191" w14:textId="3B65176E"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kern w:val="0"/>
          <w:sz w:val="24"/>
          <w:szCs w:val="24"/>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threats and data breaches, educational institutions like Baze University face significant challenges in safeguarding sensitive information and protecting individuals' privacy </w:t>
      </w:r>
      <w:r w:rsidR="008111B7">
        <w:rPr>
          <w:rFonts w:ascii="Times New Roman" w:eastAsia="Times New Roman" w:hAnsi="Times New Roman" w:cs="Times New Roman"/>
          <w:kern w:val="0"/>
          <w:sz w:val="24"/>
          <w:szCs w:val="24"/>
          <w14:ligatures w14:val="none"/>
        </w:rPr>
        <w:fldChar w:fldCharType="begin"/>
      </w:r>
      <w:r w:rsidR="008111B7">
        <w:rPr>
          <w:rFonts w:ascii="Times New Roman" w:eastAsia="Times New Roman" w:hAnsi="Times New Roman" w:cs="Times New Roman"/>
          <w:kern w:val="0"/>
          <w:sz w:val="24"/>
          <w:szCs w:val="24"/>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Pr>
          <w:rFonts w:ascii="Times New Roman" w:eastAsia="Times New Roman" w:hAnsi="Times New Roman" w:cs="Times New Roman"/>
          <w:kern w:val="0"/>
          <w:sz w:val="24"/>
          <w:szCs w:val="24"/>
          <w14:ligatures w14:val="none"/>
        </w:rPr>
        <w:fldChar w:fldCharType="separate"/>
      </w:r>
      <w:r w:rsidR="008111B7" w:rsidRPr="008111B7">
        <w:rPr>
          <w:rFonts w:ascii="Times New Roman" w:hAnsi="Times New Roman" w:cs="Times New Roman"/>
          <w:sz w:val="24"/>
        </w:rPr>
        <w:t>(Iqra University North Campus Karachi, Pakistan et al., 2022)</w:t>
      </w:r>
      <w:r w:rsidR="008111B7">
        <w:rPr>
          <w:rFonts w:ascii="Times New Roman" w:eastAsia="Times New Roman" w:hAnsi="Times New Roman" w:cs="Times New Roman"/>
          <w:kern w:val="0"/>
          <w:sz w:val="24"/>
          <w:szCs w:val="24"/>
          <w14:ligatures w14:val="none"/>
        </w:rPr>
        <w:fldChar w:fldCharType="end"/>
      </w:r>
      <w:r w:rsidRPr="00C523E8">
        <w:rPr>
          <w:rFonts w:ascii="Times New Roman" w:eastAsia="Times New Roman" w:hAnsi="Times New Roman" w:cs="Times New Roman"/>
          <w:kern w:val="0"/>
          <w:sz w:val="24"/>
          <w:szCs w:val="24"/>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36EEF8C0" w:rsidR="00C523E8" w:rsidRPr="00C523E8" w:rsidRDefault="00605654" w:rsidP="004A5CC6">
      <w:pPr>
        <w:pStyle w:val="Heading2"/>
      </w:pPr>
      <w:r>
        <w:t xml:space="preserve">1.3 </w:t>
      </w:r>
      <w:r w:rsidR="009E6E65">
        <w:t>Aims and</w:t>
      </w:r>
      <w:r w:rsidR="00C523E8" w:rsidRPr="00C523E8">
        <w:t xml:space="preserve"> Objectives </w:t>
      </w:r>
    </w:p>
    <w:p w14:paraId="50B7D677" w14:textId="02CB4134" w:rsidR="00605654"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kern w:val="0"/>
          <w:sz w:val="24"/>
          <w:szCs w:val="24"/>
          <w14:ligatures w14:val="none"/>
        </w:rPr>
        <w:t xml:space="preserve">The research objectives of this study are: </w:t>
      </w:r>
    </w:p>
    <w:p w14:paraId="393C9EB1" w14:textId="4A910D6E" w:rsidR="00605654" w:rsidRDefault="00605654" w:rsidP="00605654">
      <w:pPr>
        <w:pStyle w:val="ListParagraph"/>
        <w:numPr>
          <w:ilvl w:val="0"/>
          <w:numId w:val="7"/>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605654">
        <w:rPr>
          <w:rFonts w:ascii="Times New Roman" w:eastAsia="Times New Roman" w:hAnsi="Times New Roman" w:cs="Times New Roman"/>
          <w:kern w:val="0"/>
          <w:sz w:val="24"/>
          <w:szCs w:val="24"/>
          <w14:ligatures w14:val="none"/>
        </w:rPr>
        <w:t xml:space="preserve">To </w:t>
      </w:r>
      <w:r w:rsidR="00C523E8" w:rsidRPr="00605654">
        <w:rPr>
          <w:rFonts w:ascii="Times New Roman" w:eastAsia="Times New Roman" w:hAnsi="Times New Roman" w:cs="Times New Roman"/>
          <w:kern w:val="0"/>
          <w:sz w:val="24"/>
          <w:szCs w:val="24"/>
          <w14:ligatures w14:val="none"/>
        </w:rPr>
        <w:t>assess the vulnerabilities in Baze University's web applications</w:t>
      </w:r>
    </w:p>
    <w:p w14:paraId="30F69769" w14:textId="77777777" w:rsidR="00605654" w:rsidRPr="009E6E65" w:rsidRDefault="00605654" w:rsidP="00605654">
      <w:pPr>
        <w:pStyle w:val="ListParagraph"/>
        <w:numPr>
          <w:ilvl w:val="0"/>
          <w:numId w:val="7"/>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605654">
        <w:rPr>
          <w:rFonts w:ascii="Times New Roman" w:eastAsia="Times New Roman" w:hAnsi="Times New Roman" w:cs="Times New Roman"/>
          <w:kern w:val="0"/>
          <w:sz w:val="24"/>
          <w:szCs w:val="24"/>
          <w14:ligatures w14:val="none"/>
        </w:rPr>
        <w:t xml:space="preserve">To </w:t>
      </w:r>
      <w:r w:rsidR="00C523E8" w:rsidRPr="00605654">
        <w:rPr>
          <w:rFonts w:ascii="Times New Roman" w:eastAsia="Times New Roman" w:hAnsi="Times New Roman" w:cs="Times New Roman"/>
          <w:kern w:val="0"/>
          <w:sz w:val="24"/>
          <w:szCs w:val="24"/>
          <w14:ligatures w14:val="none"/>
        </w:rPr>
        <w:t xml:space="preserve">propose recommendations for enhancing </w:t>
      </w:r>
      <w:r w:rsidR="00C523E8" w:rsidRPr="009E6E65">
        <w:rPr>
          <w:rFonts w:ascii="Times New Roman" w:eastAsia="Times New Roman" w:hAnsi="Times New Roman" w:cs="Times New Roman"/>
          <w:color w:val="FF0000"/>
          <w:kern w:val="0"/>
          <w:sz w:val="24"/>
          <w:szCs w:val="24"/>
          <w14:ligatures w14:val="none"/>
        </w:rPr>
        <w:t>cybersecurity and ensuring compliance with data protection regulations</w:t>
      </w:r>
      <w:r w:rsidR="00C523E8" w:rsidRPr="00605654">
        <w:rPr>
          <w:rFonts w:ascii="Times New Roman" w:eastAsia="Times New Roman" w:hAnsi="Times New Roman" w:cs="Times New Roman"/>
          <w:kern w:val="0"/>
          <w:sz w:val="24"/>
          <w:szCs w:val="24"/>
          <w14:ligatures w14:val="none"/>
        </w:rPr>
        <w:t xml:space="preserve">. </w:t>
      </w:r>
    </w:p>
    <w:p w14:paraId="3DA90C9F" w14:textId="52F86A4A" w:rsidR="009E6E65" w:rsidRPr="009E6E65" w:rsidRDefault="009E6E65" w:rsidP="004A5CC6">
      <w:pPr>
        <w:pStyle w:val="Heading2"/>
      </w:pPr>
      <w:r>
        <w:t xml:space="preserve">1.4 Research </w:t>
      </w:r>
      <w:proofErr w:type="spellStart"/>
      <w:r>
        <w:t>Hypth</w:t>
      </w:r>
      <w:proofErr w:type="spellEnd"/>
    </w:p>
    <w:p w14:paraId="5F28D1E9" w14:textId="3D2AE095" w:rsidR="00C523E8" w:rsidRPr="00605654" w:rsidRDefault="00C523E8" w:rsidP="00605654">
      <w:pPr>
        <w:spacing w:before="100" w:beforeAutospacing="1" w:after="100" w:afterAutospacing="1" w:line="360" w:lineRule="auto"/>
        <w:ind w:left="360"/>
        <w:jc w:val="both"/>
        <w:rPr>
          <w:rFonts w:ascii="Times New Roman" w:eastAsia="Times New Roman" w:hAnsi="Times New Roman" w:cs="Times New Roman"/>
          <w:kern w:val="0"/>
          <w:sz w:val="24"/>
          <w:szCs w:val="24"/>
          <w14:ligatures w14:val="none"/>
        </w:rPr>
      </w:pPr>
      <w:r w:rsidRPr="00605654">
        <w:rPr>
          <w:rFonts w:ascii="Times New Roman" w:eastAsia="Times New Roman" w:hAnsi="Times New Roman" w:cs="Times New Roman"/>
          <w:kern w:val="0"/>
          <w:sz w:val="24"/>
          <w:szCs w:val="24"/>
          <w14:ligatures w14:val="none"/>
        </w:rPr>
        <w:t>To achieve these objectives, the following hypotheses are formulated:</w:t>
      </w:r>
    </w:p>
    <w:p w14:paraId="3C09CA96"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b/>
          <w:bCs/>
          <w:kern w:val="0"/>
          <w:sz w:val="24"/>
          <w:szCs w:val="24"/>
          <w14:ligatures w14:val="none"/>
        </w:rPr>
        <w:t>Hypothesis 1</w:t>
      </w:r>
      <w:r w:rsidRPr="00C523E8">
        <w:rPr>
          <w:rFonts w:ascii="Times New Roman" w:eastAsia="Times New Roman" w:hAnsi="Times New Roman" w:cs="Times New Roman"/>
          <w:kern w:val="0"/>
          <w:sz w:val="24"/>
          <w:szCs w:val="24"/>
          <w14:ligatures w14:val="none"/>
        </w:rPr>
        <w:t>: Baze University's web applications exhibit vulnerabilities that could be exploited by malicious actors.</w:t>
      </w:r>
    </w:p>
    <w:p w14:paraId="5EADA865"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b/>
          <w:bCs/>
          <w:kern w:val="0"/>
          <w:sz w:val="24"/>
          <w:szCs w:val="24"/>
          <w14:ligatures w14:val="none"/>
        </w:rPr>
        <w:t>Hypothesis 2</w:t>
      </w:r>
      <w:r w:rsidRPr="00C523E8">
        <w:rPr>
          <w:rFonts w:ascii="Times New Roman" w:eastAsia="Times New Roman" w:hAnsi="Times New Roman" w:cs="Times New Roman"/>
          <w:kern w:val="0"/>
          <w:sz w:val="24"/>
          <w:szCs w:val="24"/>
          <w14:ligatures w14:val="none"/>
        </w:rPr>
        <w:t>: Implementation of recommended cybersecurity measures will improve the security posture of Baze University's web applications and ensure compliance with data protection regulations.</w:t>
      </w:r>
    </w:p>
    <w:p w14:paraId="4722049B"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kern w:val="0"/>
          <w:sz w:val="24"/>
          <w:szCs w:val="24"/>
          <w14:ligatures w14:val="none"/>
        </w:rPr>
        <w:lastRenderedPageBreak/>
        <w:t>These hypotheses guide the research process and provide a framework for evaluating the effectiveness of the proposed recommendations in addressing the identified vulnerabilities and enhancing cybersecurity at Baze University.</w:t>
      </w:r>
    </w:p>
    <w:p w14:paraId="60B82EC0" w14:textId="27AD904C" w:rsidR="00C523E8" w:rsidRDefault="00C523E8" w:rsidP="004A5CC6">
      <w:pPr>
        <w:pStyle w:val="Heading2"/>
      </w:pPr>
      <w:r w:rsidRPr="002729C3">
        <w:t>1.</w:t>
      </w:r>
      <w:r w:rsidR="009E6E65">
        <w:t>5</w:t>
      </w:r>
      <w:r w:rsidRPr="002729C3">
        <w:t xml:space="preserve"> Significance of the Study</w:t>
      </w:r>
    </w:p>
    <w:p w14:paraId="1F9B3537" w14:textId="77777777" w:rsidR="00605654" w:rsidRPr="00C523E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commentRangeStart w:id="0"/>
      <w:r w:rsidRPr="00C523E8">
        <w:rPr>
          <w:rFonts w:ascii="Times New Roman" w:eastAsia="Times New Roman" w:hAnsi="Times New Roman" w:cs="Times New Roman"/>
          <w:kern w:val="0"/>
          <w:sz w:val="24"/>
          <w:szCs w:val="24"/>
          <w14:ligatures w14:val="none"/>
        </w:rPr>
        <w:t>The significance of this study lies in its contribution to both academia and practical cybersecurity measures. Firstly, by conducting a comprehensive vulnerability assessment of web applications, this research will contribute to the existing body of knowledge on cybersecurity and data protection. The findings of this study will shed light on the common vulnerabilities present in web applications and provide insights into effective mitigation strategies.</w:t>
      </w:r>
    </w:p>
    <w:p w14:paraId="7542ADDA" w14:textId="1AECAA17" w:rsidR="00605654" w:rsidRPr="009E6E65" w:rsidRDefault="00605654" w:rsidP="009E6E65">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C523E8">
        <w:rPr>
          <w:rFonts w:ascii="Times New Roman" w:eastAsia="Times New Roman" w:hAnsi="Times New Roman" w:cs="Times New Roman"/>
          <w:kern w:val="0"/>
          <w:sz w:val="24"/>
          <w:szCs w:val="24"/>
          <w14:ligatures w14:val="none"/>
        </w:rPr>
        <w:t xml:space="preserve">Secondly, from a practical perspective, this research is significant for Baze University and other educational institutions in Nigeria. As educational institutions increasingly rely on web-based platforms for various administrative and academic functions, ensuring the security and privacy of sensitive data is paramount </w:t>
      </w:r>
      <w:r>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 ADDIN ZOTERO_ITEM CSL_CITATION {"citationID":"dQpai7Fw","properties":{"formattedCitation":"(Felix C Aguboshim et al., 2023)","plainCitation":"(Felix C Aguboshim et al., 2023)","noteIndex":0},"citationItems":[{"id":3644,"uris":["http://zotero.org/users/local/YxCz0Vyg/items/XCGPKVIY"],"itemData":{"id":3644,"type":"article-journal","abstract":"Data are now valued as the new oil that powers the world economy. Globally, Big data technologies have intensified the need for Sustainable Data Governance (SDG). Significant empirical evidence from literature revealed that about 2.7 zettabytes of data now in the digital universe are being threatened by cybercrime incidents that are on the rise globally. Despite the importance of SDG and cyber security, only 67% of organizations globally deployed data governance or data intelligence solutions, while 46% including Nigeria had no formal governance strategy in place. This study highlights strategies to leverage good security measures for SDG. The authors adopted the Data Management Association (DAMA) International Guide to the Data Management Body of Knowledge (DMBOK) (DAMA-DMBOK) as a conceptual framework for this study. The narrative review methodology was adopted, where related research findings from peer-reviewed articles are used to draw holistic findings that revealed significant information on strategies for leveraging excellent security practices within SDG for economic empowerment. Results show that data governance, a fundamental part of cyber security, ensures that the right people have the right access, while Information Security ensures that Enterprise Data is safe and locked down. Cyber security is at the core of ensuring confidentiality, integrity, and availability of organizations’ data and leveraging data governance program that ensures that safe data is accessible across the organization in a controlled manner. The result of this study may increase understanding, and awareness of the need for information security to leverage SDG required for economic empowerment.","container-title":"World Journal of Advanced Research and Reviews","DOI":"10.30574/wjarr.2023.17.2.0154","ISSN":"25819615","issue":"2","journalAbbreviation":"World J. Adv. Res. Rev.","page":"378-385","source":"Semantic Scholar","title":"Sustainable data governance in the era of global data security challenges in Nigeria: A narrative review","title-short":"Sustainable data governance in the era of global data security challenges in Nigeria","volume":"17","author":[{"literal":"Felix C Aguboshim"},{"literal":"Ifeyinwa N Obiokafor"},{"literal":"Anastasia O Emenike"}],"issued":{"date-parts":[["2023",2,28]]}}}],"schema":"https://github.com/citation-style-language/schema/raw/master/csl-citation.json"} </w:instrText>
      </w:r>
      <w:r>
        <w:rPr>
          <w:rFonts w:ascii="Times New Roman" w:eastAsia="Times New Roman" w:hAnsi="Times New Roman" w:cs="Times New Roman"/>
          <w:kern w:val="0"/>
          <w:sz w:val="24"/>
          <w:szCs w:val="24"/>
          <w14:ligatures w14:val="none"/>
        </w:rPr>
        <w:fldChar w:fldCharType="separate"/>
      </w:r>
      <w:r w:rsidRPr="00540ECB">
        <w:rPr>
          <w:rFonts w:ascii="Times New Roman" w:hAnsi="Times New Roman" w:cs="Times New Roman"/>
          <w:sz w:val="24"/>
        </w:rPr>
        <w:t>(Felix C Aguboshim et al., 2023)</w:t>
      </w:r>
      <w:r>
        <w:rPr>
          <w:rFonts w:ascii="Times New Roman" w:eastAsia="Times New Roman" w:hAnsi="Times New Roman" w:cs="Times New Roman"/>
          <w:kern w:val="0"/>
          <w:sz w:val="24"/>
          <w:szCs w:val="24"/>
          <w14:ligatures w14:val="none"/>
        </w:rPr>
        <w:fldChar w:fldCharType="end"/>
      </w:r>
      <w:r w:rsidRPr="00C523E8">
        <w:rPr>
          <w:rFonts w:ascii="Times New Roman" w:eastAsia="Times New Roman" w:hAnsi="Times New Roman" w:cs="Times New Roman"/>
          <w:kern w:val="0"/>
          <w:sz w:val="24"/>
          <w:szCs w:val="24"/>
          <w14:ligatures w14:val="none"/>
        </w:rPr>
        <w:t>. By identifying and addressing vulnerabilities in Baze University's web applications, this research will help enhance the institution's cybersecurity posture and protect the personal data of its students, staff, and other stakeholders.</w:t>
      </w:r>
      <w:r w:rsidR="009E6E65">
        <w:rPr>
          <w:rFonts w:ascii="Times New Roman" w:eastAsia="Times New Roman" w:hAnsi="Times New Roman" w:cs="Times New Roman"/>
          <w:kern w:val="0"/>
          <w:sz w:val="24"/>
          <w:szCs w:val="24"/>
          <w14:ligatures w14:val="none"/>
        </w:rPr>
        <w:t xml:space="preserve"> </w:t>
      </w:r>
      <w:r w:rsidRPr="00605654">
        <w:rPr>
          <w:sz w:val="24"/>
          <w:szCs w:val="24"/>
        </w:rPr>
        <w:t>In summary, this research is significant for its potential to advance knowledge in the field of cybersecurity and data protection, as well as its practical implications for improving the security of web applications in educational institutions like Baze University.</w:t>
      </w:r>
    </w:p>
    <w:p w14:paraId="14E66DF2" w14:textId="77777777" w:rsidR="00C523E8" w:rsidRPr="002729C3" w:rsidRDefault="00C523E8" w:rsidP="002729C3">
      <w:pPr>
        <w:pStyle w:val="Heading4"/>
        <w:spacing w:line="360" w:lineRule="auto"/>
        <w:jc w:val="both"/>
      </w:pPr>
      <w:r w:rsidRPr="002729C3">
        <w:t>Academic Contributions and Practical Implications</w:t>
      </w:r>
    </w:p>
    <w:p w14:paraId="6714897F" w14:textId="665C64B7" w:rsidR="00C523E8" w:rsidRPr="002729C3" w:rsidRDefault="00C523E8" w:rsidP="002729C3">
      <w:pPr>
        <w:pStyle w:val="NormalWeb"/>
        <w:spacing w:line="360" w:lineRule="auto"/>
        <w:jc w:val="both"/>
      </w:pPr>
      <w:r w:rsidRPr="002729C3">
        <w:t>This study holds significant academic contributions and practical implications for the field of cybersecurity and data protection. Firstly, the vulnerability assessment conducted as part of this study contributes to the existing body of knowledge on cybersecurity by identifying common vulnerabilities present in web applications and providing insights into effective mitigation strategies. The findings of this study will enrich the academic literature on vulnerability assessment methodologies and contribute to enhancing the overall understanding of cybersecurity best practices.</w:t>
      </w:r>
    </w:p>
    <w:p w14:paraId="19EBA9E7" w14:textId="2597EB25" w:rsidR="00C523E8" w:rsidRPr="002729C3" w:rsidRDefault="00C523E8" w:rsidP="002729C3">
      <w:pPr>
        <w:pStyle w:val="NormalWeb"/>
        <w:spacing w:line="360" w:lineRule="auto"/>
        <w:jc w:val="both"/>
      </w:pPr>
      <w:r w:rsidRPr="002729C3">
        <w:t xml:space="preserve">From a practical perspective, the recommendations proposed as a result of the vulnerability assessment have direct implications for enhancing cybersecurity measures at Baze University </w:t>
      </w:r>
      <w:r w:rsidRPr="002729C3">
        <w:lastRenderedPageBreak/>
        <w:t xml:space="preserve">and other educational institutions facing similar challenges </w:t>
      </w:r>
      <w:r w:rsidR="008111B7">
        <w:fldChar w:fldCharType="begin"/>
      </w:r>
      <w:r w:rsidR="008111B7">
        <w:instrText xml:space="preserve"> ADDIN ZOTERO_ITEM CSL_CITATION {"citationID":"lnvbUlBU","properties":{"formattedCitation":"(Cheng and Wang, 2022)","plainCitation":"(Cheng and Wang, 2022)","noteIndex":0},"citationItems":[{"id":3695,"uris":["http://zotero.org/users/local/YxCz0Vyg/items/64UICJCV"],"itemData":{"id":3695,"type":"article-journal","abstract":"Cybersecurity threats have grown exponentially, posing a heavy burden on organisations. Higher Education Institutions (HEIs) are particularly vulnerable, and their cybersecurity issues are receiving greater attention. However, existing research on cybersecurity has limited referencing value for HEI leaders and policy-makers because they are usually technology-focused. Publications that showcase best practices often lack system-wide perspectives towards cybersecurity in HEIs. Our paper, therefore, aims to bridge this literature gap and generate institutional cybersecurity strategies for HEI leaders and policy-makers from a system perspective. We first review how the cybersecurity landscape has evolved over the last few decades and its latest trends and projections for the next decade. By analysing these historical developments and new changes, we further illuminate the importance of strengthening HEI cybersecurity capacities. As we explore why HEIs face severe challenges to tackle the ever-escalating cyberattacks, we propose a system-wide approach to safeguard HEI cybersecurity and highlight the necessity to reassess prioritised areas. By taking an extensive literature review and desk research of methods that could respond to the cybersecurity vulnerabilities of the next decade, we synthesise our findings with a set of institutional strategies, with takeaways designed to equip HEIs better to address cybersecurity threats into the future. The strategies include: (1) Strengthening Institutional Governance for Cybersecurity; (2) Revisiting Cybersecurity KPIs; (3) Explicating Cybersecurity Policies, Guidelines and Mechanisms; (4) Training and Cybersecurity Awareness Campaigns to Build Cybersecurity Culture; (5) Responding to AI-based Cyber-threats and Harnessing AI to Enhance Cybersecurity; (6) Introduction of New and More Sophisticated Security Measures; (7) Paying Attention to Mobile Devices Use, Using Encryption as a Daily Practice; and (8) Risk Management. We believe that cybersecurity can be safeguarded throughout the new decade when these strategies are considered thoroughly and with the concerted effort of relevant HEI stakeholders.","container-title":"Information","DOI":"10.3390/info13040192","ISSN":"2078-2489","issue":"4","journalAbbreviation":"Information","language":"en","page":"192","source":"Semantic Scholar","title":"Institutional Strategies for Cybersecurity in Higher Education Institutions","volume":"13","author":[{"family":"Cheng","given":"Eric C. K."},{"family":"Wang","given":"Tianchong"}],"issued":{"date-parts":[["2022",4,12]]}}}],"schema":"https://github.com/citation-style-language/schema/raw/master/csl-citation.json"} </w:instrText>
      </w:r>
      <w:r w:rsidR="008111B7">
        <w:fldChar w:fldCharType="separate"/>
      </w:r>
      <w:r w:rsidR="008111B7" w:rsidRPr="008111B7">
        <w:t>(Cheng and Wang, 2022)</w:t>
      </w:r>
      <w:r w:rsidR="008111B7">
        <w:fldChar w:fldCharType="end"/>
      </w:r>
      <w:r w:rsidRPr="002729C3">
        <w:t>. By implementing the recommended cybersecurity measures, institutions can improve the security posture of their web applications and better protect sensitive data from unauthorized access and misuse. This, in turn, enhances the trust and confidence of stakeholders, including students, faculty, and administrative staff, in the institution's ability to safeguard their personal information.</w:t>
      </w:r>
    </w:p>
    <w:p w14:paraId="00E1B174" w14:textId="77777777" w:rsidR="00C523E8" w:rsidRPr="002729C3" w:rsidRDefault="00C523E8" w:rsidP="002729C3">
      <w:pPr>
        <w:pStyle w:val="Heading4"/>
        <w:spacing w:line="360" w:lineRule="auto"/>
        <w:jc w:val="both"/>
      </w:pPr>
      <w:r w:rsidRPr="002729C3">
        <w:t>Potential Societal Impact of the Research</w:t>
      </w:r>
    </w:p>
    <w:p w14:paraId="6D615AE5" w14:textId="0AEF1F3B" w:rsidR="00C523E8" w:rsidRPr="002729C3" w:rsidRDefault="00C523E8" w:rsidP="002729C3">
      <w:pPr>
        <w:pStyle w:val="NormalWeb"/>
        <w:spacing w:line="360" w:lineRule="auto"/>
        <w:jc w:val="both"/>
      </w:pPr>
      <w:r w:rsidRPr="002729C3">
        <w:t xml:space="preserve">The societal impact of this research extends beyond the academic and institutional realms to broader societal implications. Educational institutions like Baze University serve as custodians of vast amounts of personal data belonging to students, faculty, and staff </w:t>
      </w:r>
      <w:r w:rsidR="008111B7">
        <w:fldChar w:fldCharType="begin"/>
      </w:r>
      <w:r w:rsidR="008111B7">
        <w:instrText xml:space="preserve"> ADDIN ZOTERO_ITEM CSL_CITATION {"citationID":"LFZKqORd","properties":{"formattedCitation":"(Hamida et al., 2019)","plainCitation":"(Hamida et al., 2019)","noteIndex":0},"citationItems":[{"id":3700,"uris":["http://zotero.org/users/local/YxCz0Vyg/items/52DMZUAS"],"itemData":{"id":3700,"type":"article-journal","abstract":"Recently, governmental institutions and private industries in power have been pushed to be more transparent so that more people can have ownership of their data. Another type of institution with a large amount of power over data are educational institutions. Colleges and Universities around the globe store a significant amount of data on millions of students, such as financial aid, grades, dropout or graduation, successes after graduation. Each institution is rated with respect to these items and more, and potential students are making decisions to go to the school based on these ratings. Therefore, it is imperative for students, who invest their time and their money into the school of their choice, to know the truth. In 2017, the College Transparency Act and the Student Right to Know Before You Go Act were passed, which were created to push transparency for data in higher education. The openness of data in higher education will be beneficial to prospective students. The push for these two bills coincided with the bitcoin bubble. In the past three years, experts in economics, medicine, and supply chain management have been researching methods on how to implement blockchains to create optimal and decentralized data systems. In this paper, we propose a model for open data in higher education inspired by the Bitcoin, which uses blockchain. When used together with InterPlanetary File System, a peer-to-peer distributed file system, we can create a decentralized platform that increases accessibility of data and autonomy of prospective students.","container-title":"SSRN Electronic Journal","DOI":"10.2139/ssrn.3434064","ISSN":"1556-5068","journalAbbreviation":"SSRN Journal","language":"en","source":"Semantic Scholar","title":"The Equity and Inclusion in Higher Education: A Proposed Model for Open Data","title-short":"The Equity and Inclusion in Higher Education","URL":"https://www.ssrn.com/abstract=3434064","author":[{"family":"Hamida","given":"Carla"},{"family":"Landi","given":"Amanda"},{"family":"Liu","given":"Ziyi"}],"accessed":{"date-parts":[["2024",2,8]]},"issued":{"date-parts":[["2019"]]}}}],"schema":"https://github.com/citation-style-language/schema/raw/master/csl-citation.json"} </w:instrText>
      </w:r>
      <w:r w:rsidR="008111B7">
        <w:fldChar w:fldCharType="separate"/>
      </w:r>
      <w:r w:rsidR="008111B7" w:rsidRPr="008111B7">
        <w:t>(Hamida et al., 2019)</w:t>
      </w:r>
      <w:r w:rsidR="008111B7">
        <w:fldChar w:fldCharType="end"/>
      </w:r>
      <w:r w:rsidRPr="002729C3">
        <w:t xml:space="preserve">. Ensuring the security and privacy of this data is not only a legal and ethical responsibility but also a fundamental requirement for fostering trust and confidence in the digital ecosystem </w:t>
      </w:r>
      <w:r w:rsidR="00D928B1">
        <w:fldChar w:fldCharType="begin"/>
      </w:r>
      <w:r w:rsidR="00D928B1">
        <w:instrText xml:space="preserve"> ADDIN ZOTERO_ITEM CSL_CITATION {"citationID":"aV3WPJr1","properties":{"formattedCitation":"(Gfeller and Hardjono, 2021)","plainCitation":"(Gfeller and Hardjono, 2021)","noteIndex":0},"citationItems":[{"id":3704,"uris":["http://zotero.org/users/local/YxCz0Vyg/items/EP4ZIXBY"],"itemData":{"id":3704,"type":"paper-conference","abstract":"A Digital Data Hub provides &lt;b&gt;Data Accounts&lt;/b&gt; wherein persons may store data that are collected in their interaction with organizations. The hub is extensible by contributed &lt;b&gt;Data Apps&lt;/b&gt; that gather and process data and conduct business transactions. They may act as Agents assisting the users in their daily lives. Private-banking-grade Privacy and Security ensure that the power of this data collection cannot be misused. Schema standardization is key to ensure privacy and security.","DOI":"10.36227/techrxiv.17048384.v1","note":"type: preprint\nDOI: 10.36227/techrxiv.17048384.v1","source":"Semantic Scholar","title":"Privacy and Security Requirements for a Digital Data Hub","URL":"https://www.techrxiv.org/doi/full/10.36227/techrxiv.17048384.v1","author":[{"family":"Gfeller","given":"Martin"},{"family":"Hardjono","given":"Thomas"}],"accessed":{"date-parts":[["2024",2,8]]},"issued":{"date-parts":[["2021",12,10]]}}}],"schema":"https://github.com/citation-style-language/schema/raw/master/csl-citation.json"} </w:instrText>
      </w:r>
      <w:r w:rsidR="00D928B1">
        <w:fldChar w:fldCharType="separate"/>
      </w:r>
      <w:r w:rsidR="00D928B1" w:rsidRPr="00D928B1">
        <w:t>(Gfeller and Hardjono, 2021)</w:t>
      </w:r>
      <w:r w:rsidR="00D928B1">
        <w:fldChar w:fldCharType="end"/>
      </w:r>
      <w:r w:rsidRPr="002729C3">
        <w:t>. By conducting a vulnerability assessment and proposing recommendations for enhancing cybersecurity at Baze University, this research contributes to the broader societal goal of promoting data privacy and security.</w:t>
      </w:r>
    </w:p>
    <w:p w14:paraId="4AE90664" w14:textId="67D5F626" w:rsidR="00C523E8" w:rsidRPr="002729C3" w:rsidRDefault="00C523E8" w:rsidP="002729C3">
      <w:pPr>
        <w:pStyle w:val="NormalWeb"/>
        <w:spacing w:line="360" w:lineRule="auto"/>
        <w:jc w:val="both"/>
      </w:pPr>
      <w:r w:rsidRPr="002729C3">
        <w:t>Furthermore, the findings and recommendations of this study have the potential to influence policy decisions and regulatory frameworks related to data protection and cybersecurity in Nigeria. As cybersecurity threats continue to evolve and escalate, policymakers and regulatory authorities rely on empirical research and evidence-based recommendations to formulate effective strategies for mitigating cyber risks and protecting individuals' rights in the digital age. Therefore, the insights generated from this research have the potential to inform policy discussions and shape the future direction of data protection regulations in Nigeria and beyond.</w:t>
      </w:r>
    </w:p>
    <w:p w14:paraId="68A711CD" w14:textId="77777777" w:rsidR="00C523E8" w:rsidRDefault="00C523E8" w:rsidP="002729C3">
      <w:pPr>
        <w:pStyle w:val="NormalWeb"/>
        <w:spacing w:line="360" w:lineRule="auto"/>
        <w:jc w:val="both"/>
      </w:pPr>
      <w:r w:rsidRPr="002729C3">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commentRangeEnd w:id="0"/>
      <w:r w:rsidR="009E6E65">
        <w:rPr>
          <w:rStyle w:val="CommentReference"/>
          <w:rFonts w:asciiTheme="minorHAnsi" w:eastAsiaTheme="minorHAnsi" w:hAnsiTheme="minorHAnsi" w:cstheme="minorBidi"/>
          <w:kern w:val="2"/>
          <w14:ligatures w14:val="standardContextual"/>
        </w:rPr>
        <w:commentReference w:id="0"/>
      </w:r>
    </w:p>
    <w:p w14:paraId="3B8D2D1B" w14:textId="77777777" w:rsidR="00605654" w:rsidRPr="009E6E65" w:rsidRDefault="00605654" w:rsidP="00605654">
      <w:pPr>
        <w:pStyle w:val="Heading3"/>
        <w:spacing w:line="360" w:lineRule="auto"/>
        <w:jc w:val="both"/>
        <w:rPr>
          <w:sz w:val="24"/>
          <w:szCs w:val="24"/>
        </w:rPr>
      </w:pPr>
      <w:r w:rsidRPr="002729C3">
        <w:rPr>
          <w:sz w:val="24"/>
          <w:szCs w:val="24"/>
        </w:rPr>
        <w:t>1.</w:t>
      </w:r>
      <w:r>
        <w:rPr>
          <w:sz w:val="24"/>
          <w:szCs w:val="24"/>
        </w:rPr>
        <w:t>5</w:t>
      </w:r>
      <w:r w:rsidRPr="002729C3">
        <w:rPr>
          <w:sz w:val="24"/>
          <w:szCs w:val="24"/>
        </w:rPr>
        <w:t xml:space="preserve"> Scope and Limitations</w:t>
      </w:r>
    </w:p>
    <w:p w14:paraId="598BA293" w14:textId="77777777" w:rsidR="00C81711" w:rsidRDefault="00C81711" w:rsidP="00605654">
      <w:pPr>
        <w:pStyle w:val="NormalWeb"/>
        <w:spacing w:line="360" w:lineRule="auto"/>
        <w:jc w:val="both"/>
      </w:pPr>
      <w:r>
        <w:t>The scope is …………</w:t>
      </w:r>
      <w:proofErr w:type="gramStart"/>
      <w:r>
        <w:t>…..</w:t>
      </w:r>
      <w:proofErr w:type="gramEnd"/>
    </w:p>
    <w:p w14:paraId="078D4104" w14:textId="77777777" w:rsidR="00C81711" w:rsidRDefault="00C81711" w:rsidP="00605654">
      <w:pPr>
        <w:pStyle w:val="NormalWeb"/>
        <w:spacing w:line="360" w:lineRule="auto"/>
        <w:jc w:val="both"/>
      </w:pPr>
      <w:r>
        <w:t>The limitation………………</w:t>
      </w:r>
    </w:p>
    <w:p w14:paraId="7F2D70EF" w14:textId="719F4E57" w:rsidR="00605654" w:rsidRPr="00C81711" w:rsidRDefault="00605654" w:rsidP="00605654">
      <w:pPr>
        <w:pStyle w:val="NormalWeb"/>
        <w:spacing w:line="360" w:lineRule="auto"/>
        <w:jc w:val="both"/>
        <w:rPr>
          <w:color w:val="FF0000"/>
        </w:rPr>
      </w:pPr>
      <w:r w:rsidRPr="00C81711">
        <w:rPr>
          <w:color w:val="FF0000"/>
        </w:rPr>
        <w:lastRenderedPageBreak/>
        <w:t>The scope of this study encompasses the vulnerability assessment of web applications at Baze University, with a specific focus on identifying potential weaknesses that could compromise data security and privacy. The study will evaluate various aspects of Baze University's web applications, including but not limited to authentication mechanisms, data storage practices, input validation procedures, and access control measures. The vulnerability assessment will be conducted using three different tools: NIPTO, Nexus, and Vega, to comprehensively identify and analyze vulnerabilities in the web applications.</w:t>
      </w:r>
    </w:p>
    <w:p w14:paraId="0D527651" w14:textId="77777777" w:rsidR="00605654" w:rsidRPr="00C81711" w:rsidRDefault="00605654" w:rsidP="00605654">
      <w:pPr>
        <w:pStyle w:val="Heading4"/>
        <w:spacing w:line="360" w:lineRule="auto"/>
        <w:jc w:val="both"/>
        <w:rPr>
          <w:color w:val="FF0000"/>
        </w:rPr>
      </w:pPr>
      <w:r w:rsidRPr="00C81711">
        <w:rPr>
          <w:color w:val="FF0000"/>
        </w:rPr>
        <w:t>Identification of Limitations and Constraints</w:t>
      </w:r>
    </w:p>
    <w:p w14:paraId="2F91ADB6" w14:textId="77777777" w:rsidR="00605654" w:rsidRPr="00C81711" w:rsidRDefault="00605654" w:rsidP="00605654">
      <w:pPr>
        <w:pStyle w:val="NormalWeb"/>
        <w:spacing w:line="360" w:lineRule="auto"/>
        <w:jc w:val="both"/>
        <w:rPr>
          <w:color w:val="FF0000"/>
        </w:rPr>
      </w:pPr>
      <w:r w:rsidRPr="00C81711">
        <w:rPr>
          <w:color w:val="FF0000"/>
        </w:rPr>
        <w:t xml:space="preserve">Despite the comprehensive nature of the vulnerability assessment, this study is subject to certain limitations and constraints. Firstly, the scope of the study is limited to Baze University's web applications, and the findings may not be generalizable to other institutions or organizations. Additionally, the effectiveness of the recommended cybersecurity measures may vary depending on factors such as resource constraints and technological limitations </w:t>
      </w:r>
      <w:r w:rsidRPr="00C81711">
        <w:rPr>
          <w:color w:val="FF0000"/>
        </w:rPr>
        <w:fldChar w:fldCharType="begin"/>
      </w:r>
      <w:r w:rsidRPr="00C81711">
        <w:rPr>
          <w:color w:val="FF0000"/>
        </w:rPr>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Pr="00C81711">
        <w:rPr>
          <w:color w:val="FF0000"/>
        </w:rPr>
        <w:fldChar w:fldCharType="separate"/>
      </w:r>
      <w:r w:rsidRPr="00C81711">
        <w:rPr>
          <w:color w:val="FF0000"/>
        </w:rPr>
        <w:t>(Allodi et al., 2020)</w:t>
      </w:r>
      <w:r w:rsidRPr="00C81711">
        <w:rPr>
          <w:color w:val="FF0000"/>
        </w:rPr>
        <w:fldChar w:fldCharType="end"/>
      </w:r>
      <w:r w:rsidRPr="00C81711">
        <w:rPr>
          <w:color w:val="FF0000"/>
        </w:rPr>
        <w:t>. Furthermore, the availability of data and access to certain systems or applications may pose constraints on the depth and accuracy of the vulnerability assessment.</w:t>
      </w:r>
    </w:p>
    <w:p w14:paraId="02C1E002" w14:textId="77777777" w:rsidR="00605654" w:rsidRPr="00C81711" w:rsidRDefault="00605654" w:rsidP="00605654">
      <w:pPr>
        <w:pStyle w:val="Heading4"/>
        <w:spacing w:line="360" w:lineRule="auto"/>
        <w:jc w:val="both"/>
        <w:rPr>
          <w:color w:val="FF0000"/>
        </w:rPr>
      </w:pPr>
      <w:r w:rsidRPr="00C81711">
        <w:rPr>
          <w:color w:val="FF0000"/>
        </w:rPr>
        <w:t>Explanation of How Limitations Will Be Addressed</w:t>
      </w:r>
    </w:p>
    <w:p w14:paraId="62BB6BBD" w14:textId="77777777" w:rsidR="00605654" w:rsidRPr="00C81711" w:rsidRDefault="00605654" w:rsidP="00605654">
      <w:pPr>
        <w:pStyle w:val="NormalWeb"/>
        <w:spacing w:line="360" w:lineRule="auto"/>
        <w:jc w:val="both"/>
        <w:rPr>
          <w:color w:val="FF0000"/>
        </w:rPr>
      </w:pPr>
      <w:r w:rsidRPr="00C81711">
        <w:rPr>
          <w:color w:val="FF0000"/>
        </w:rPr>
        <w:t>To address the identified limitations and constraints, several measures will be implemented throughout the research process. Firstly, efforts will be made to ensure the transparency and reproducibility of the vulnerability assessment methodology, allowing for the validation of findings by other researchers or cybersecurity professionals. Additionally, the research findings will be contextualized within the specific organizational and technological environment of Baze University, acknowledging the potential limitations in generalizability.</w:t>
      </w:r>
    </w:p>
    <w:p w14:paraId="4B2128A6" w14:textId="77777777" w:rsidR="00605654" w:rsidRPr="00C81711" w:rsidRDefault="00605654" w:rsidP="00605654">
      <w:pPr>
        <w:pStyle w:val="NormalWeb"/>
        <w:spacing w:line="360" w:lineRule="auto"/>
        <w:jc w:val="both"/>
        <w:rPr>
          <w:color w:val="FF0000"/>
        </w:rPr>
      </w:pPr>
      <w:r w:rsidRPr="00C81711">
        <w:rPr>
          <w:color w:val="FF0000"/>
        </w:rPr>
        <w:t>Furthermore, where possible, the study will leverage alternative sources of data and information to supplement the vulnerability assessment findings and mitigate the impact of data constraints. Collaboration with relevant stakeholders at Baze University, including IT personnel and administrators, will also be sought to gain insights into the institutional context and address any practical limitations encountered during the research process.</w:t>
      </w:r>
    </w:p>
    <w:p w14:paraId="13B255AB" w14:textId="522143DE" w:rsidR="00605654" w:rsidRPr="00C81711" w:rsidRDefault="00605654" w:rsidP="00605654">
      <w:pPr>
        <w:pStyle w:val="NormalWeb"/>
        <w:spacing w:line="360" w:lineRule="auto"/>
        <w:jc w:val="both"/>
        <w:rPr>
          <w:color w:val="FF0000"/>
        </w:rPr>
      </w:pPr>
      <w:r w:rsidRPr="00C81711">
        <w:rPr>
          <w:color w:val="FF0000"/>
        </w:rPr>
        <w:t xml:space="preserve">In summary, while this study acknowledges the inherent limitations and constraints associated with conducting a vulnerability assessment in a real-world setting, proactive measures will be </w:t>
      </w:r>
      <w:r w:rsidRPr="00C81711">
        <w:rPr>
          <w:color w:val="FF0000"/>
        </w:rPr>
        <w:lastRenderedPageBreak/>
        <w:t>taken to ensure the validity and reliability of the research findings, and to maximize the utility of the recommendations for enhancing cybersecurity at Baze University.</w:t>
      </w:r>
    </w:p>
    <w:p w14:paraId="2868621A" w14:textId="4CE06987" w:rsidR="0087533F" w:rsidRDefault="0087533F">
      <w:pPr>
        <w:rPr>
          <w:rFonts w:ascii="Times New Roman" w:hAnsi="Times New Roman" w:cs="Times New Roman"/>
          <w:sz w:val="24"/>
          <w:szCs w:val="24"/>
        </w:rPr>
      </w:pPr>
      <w:r>
        <w:rPr>
          <w:rFonts w:ascii="Times New Roman" w:hAnsi="Times New Roman" w:cs="Times New Roman"/>
          <w:sz w:val="24"/>
          <w:szCs w:val="24"/>
        </w:rPr>
        <w:br w:type="page"/>
      </w:r>
    </w:p>
    <w:p w14:paraId="567AFD24" w14:textId="1AEADE48" w:rsidR="003E7F30" w:rsidRPr="003E7F3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14:ligatures w14:val="none"/>
        </w:rPr>
      </w:pPr>
      <w:r w:rsidRPr="003E1010">
        <w:rPr>
          <w:rFonts w:ascii="Times New Roman" w:eastAsia="Times New Roman" w:hAnsi="Times New Roman" w:cs="Times New Roman"/>
          <w:b/>
          <w:bCs/>
          <w:kern w:val="36"/>
          <w:sz w:val="24"/>
          <w:szCs w:val="24"/>
          <w14:ligatures w14:val="none"/>
        </w:rPr>
        <w:lastRenderedPageBreak/>
        <w:t xml:space="preserve">CHAPTER </w:t>
      </w:r>
      <w:r>
        <w:rPr>
          <w:rFonts w:ascii="Times New Roman" w:eastAsia="Times New Roman" w:hAnsi="Times New Roman" w:cs="Times New Roman"/>
          <w:b/>
          <w:bCs/>
          <w:kern w:val="36"/>
          <w:sz w:val="24"/>
          <w:szCs w:val="24"/>
          <w14:ligatures w14:val="none"/>
        </w:rPr>
        <w:t>TWO</w:t>
      </w:r>
    </w:p>
    <w:p w14:paraId="48F079AB" w14:textId="1D0AA72D" w:rsidR="0087533F" w:rsidRPr="003E101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14:ligatures w14:val="none"/>
        </w:rPr>
      </w:pPr>
      <w:r w:rsidRPr="003E1010">
        <w:rPr>
          <w:rFonts w:ascii="Times New Roman" w:eastAsia="Times New Roman" w:hAnsi="Times New Roman" w:cs="Times New Roman"/>
          <w:b/>
          <w:bCs/>
          <w:kern w:val="36"/>
          <w:sz w:val="24"/>
          <w:szCs w:val="24"/>
          <w14:ligatures w14:val="none"/>
        </w:rPr>
        <w:t>LITERATURE REVIEW</w:t>
      </w:r>
    </w:p>
    <w:p w14:paraId="4C787840" w14:textId="77777777" w:rsidR="0087533F" w:rsidRPr="00BA64F1" w:rsidRDefault="0087533F" w:rsidP="0087533F">
      <w:p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r w:rsidRPr="00BA64F1">
        <w:rPr>
          <w:rFonts w:ascii="Times New Roman" w:eastAsia="Times New Roman" w:hAnsi="Times New Roman" w:cs="Times New Roman"/>
          <w:b/>
          <w:bCs/>
          <w:kern w:val="0"/>
          <w:sz w:val="24"/>
          <w:szCs w:val="24"/>
          <w14:ligatures w14:val="none"/>
        </w:rPr>
        <w:t>2.1 Introduction</w:t>
      </w:r>
    </w:p>
    <w:p w14:paraId="44AA1501"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14:ligatures w14:val="none"/>
        </w:rPr>
      </w:pPr>
      <w:r w:rsidRPr="00BA64F1">
        <w:rPr>
          <w:rFonts w:ascii="Times New Roman" w:eastAsia="Times New Roman" w:hAnsi="Times New Roman" w:cs="Times New Roman"/>
          <w:b/>
          <w:bCs/>
          <w:kern w:val="0"/>
          <w:sz w:val="24"/>
          <w:szCs w:val="24"/>
          <w14:ligatures w14:val="none"/>
        </w:rPr>
        <w:t>Overview of the Literature Review Chapter</w:t>
      </w:r>
    </w:p>
    <w:p w14:paraId="4BF49477"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BA64F1">
        <w:rPr>
          <w:rFonts w:ascii="Times New Roman" w:eastAsia="Times New Roman" w:hAnsi="Times New Roman" w:cs="Times New Roman"/>
          <w:kern w:val="0"/>
          <w:sz w:val="24"/>
          <w:szCs w:val="24"/>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BA64F1">
        <w:rPr>
          <w:rFonts w:ascii="Times New Roman" w:eastAsia="Times New Roman" w:hAnsi="Times New Roman" w:cs="Times New Roman"/>
          <w:kern w:val="0"/>
          <w:sz w:val="24"/>
          <w:szCs w:val="24"/>
          <w14:ligatures w14:val="none"/>
        </w:rPr>
        <w:t>The literature review is structured to explore various dimensions of vulnerability assessment, including conceptual frameworks, theoretical foundations, empirical studies, and practical 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14:ligatures w14:val="none"/>
        </w:rPr>
      </w:pPr>
      <w:r w:rsidRPr="00BA64F1">
        <w:rPr>
          <w:rFonts w:ascii="Times New Roman" w:eastAsia="Times New Roman" w:hAnsi="Times New Roman" w:cs="Times New Roman"/>
          <w:b/>
          <w:bCs/>
          <w:kern w:val="0"/>
          <w:sz w:val="24"/>
          <w:szCs w:val="24"/>
          <w14:ligatures w14:val="none"/>
        </w:rPr>
        <w:t>Importance of Literature Review in Vulnerability Assessment</w:t>
      </w:r>
    </w:p>
    <w:p w14:paraId="0D13BF26" w14:textId="6FF7BCD2"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BA64F1">
        <w:rPr>
          <w:rFonts w:ascii="Times New Roman" w:eastAsia="Times New Roman" w:hAnsi="Times New Roman" w:cs="Times New Roman"/>
          <w:kern w:val="0"/>
          <w:sz w:val="24"/>
          <w:szCs w:val="24"/>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Pr>
          <w:rFonts w:ascii="Times New Roman" w:eastAsia="Times New Roman" w:hAnsi="Times New Roman" w:cs="Times New Roman"/>
          <w:kern w:val="0"/>
          <w:sz w:val="24"/>
          <w:szCs w:val="24"/>
          <w14:ligatures w14:val="none"/>
        </w:rPr>
        <w:fldChar w:fldCharType="separate"/>
      </w:r>
      <w:r w:rsidRPr="0087533F">
        <w:rPr>
          <w:rFonts w:ascii="Times New Roman" w:hAnsi="Times New Roman" w:cs="Times New Roman"/>
          <w:sz w:val="24"/>
        </w:rPr>
        <w:t>(Jessin et al., 2023)</w:t>
      </w:r>
      <w:r>
        <w:rPr>
          <w:rFonts w:ascii="Times New Roman" w:eastAsia="Times New Roman" w:hAnsi="Times New Roman" w:cs="Times New Roman"/>
          <w:kern w:val="0"/>
          <w:sz w:val="24"/>
          <w:szCs w:val="24"/>
          <w14:ligatures w14:val="none"/>
        </w:rPr>
        <w:fldChar w:fldCharType="end"/>
      </w:r>
      <w:r w:rsidRPr="00BA64F1">
        <w:rPr>
          <w:rFonts w:ascii="Times New Roman" w:eastAsia="Times New Roman" w:hAnsi="Times New Roman" w:cs="Times New Roman"/>
          <w:kern w:val="0"/>
          <w:sz w:val="24"/>
          <w:szCs w:val="24"/>
          <w14:ligatures w14:val="none"/>
        </w:rPr>
        <w:t xml:space="preserve">. Vulnerability assessment is a multidisciplinary field that draws on insights from computer science, cybersecurity, risk management, and regulatory compliance </w:t>
      </w:r>
      <w:r>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Pr>
          <w:rFonts w:ascii="Times New Roman" w:eastAsia="Times New Roman" w:hAnsi="Times New Roman" w:cs="Times New Roman"/>
          <w:kern w:val="0"/>
          <w:sz w:val="24"/>
          <w:szCs w:val="24"/>
          <w14:ligatures w14:val="none"/>
        </w:rPr>
        <w:fldChar w:fldCharType="separate"/>
      </w:r>
      <w:r w:rsidRPr="0087533F">
        <w:rPr>
          <w:rFonts w:ascii="Times New Roman" w:hAnsi="Times New Roman" w:cs="Times New Roman"/>
          <w:sz w:val="24"/>
        </w:rPr>
        <w:t>(Allodi et al., 2020)</w:t>
      </w:r>
      <w:r>
        <w:rPr>
          <w:rFonts w:ascii="Times New Roman" w:eastAsia="Times New Roman" w:hAnsi="Times New Roman" w:cs="Times New Roman"/>
          <w:kern w:val="0"/>
          <w:sz w:val="24"/>
          <w:szCs w:val="24"/>
          <w14:ligatures w14:val="none"/>
        </w:rPr>
        <w:fldChar w:fldCharType="end"/>
      </w:r>
      <w:r w:rsidRPr="00BA64F1">
        <w:rPr>
          <w:rFonts w:ascii="Times New Roman" w:eastAsia="Times New Roman" w:hAnsi="Times New Roman" w:cs="Times New Roman"/>
          <w:kern w:val="0"/>
          <w:sz w:val="24"/>
          <w:szCs w:val="24"/>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BA64F1">
        <w:rPr>
          <w:rFonts w:ascii="Times New Roman" w:eastAsia="Times New Roman" w:hAnsi="Times New Roman" w:cs="Times New Roman"/>
          <w:kern w:val="0"/>
          <w:sz w:val="24"/>
          <w:szCs w:val="24"/>
          <w14:ligatures w14:val="none"/>
        </w:rPr>
        <w:t xml:space="preserve">Furthermore, the literature review helps contextualize the research within the broader academic discourse and industry practices, facilitating a deeper understanding of the complexities and </w:t>
      </w:r>
      <w:r w:rsidRPr="00BA64F1">
        <w:rPr>
          <w:rFonts w:ascii="Times New Roman" w:eastAsia="Times New Roman" w:hAnsi="Times New Roman" w:cs="Times New Roman"/>
          <w:kern w:val="0"/>
          <w:sz w:val="24"/>
          <w:szCs w:val="24"/>
          <w14:ligatures w14:val="none"/>
        </w:rPr>
        <w:lastRenderedPageBreak/>
        <w:t>nuances of vulnerability assessment. By synthesizing and critically analyzing existing literature, researchers can identify key trends, recurring themes, and divergent viewpoints, which inform the development of research questions, hypotheses, and methodolog</w:t>
      </w:r>
      <w:r>
        <w:rPr>
          <w:rFonts w:ascii="Times New Roman" w:eastAsia="Times New Roman" w:hAnsi="Times New Roman" w:cs="Times New Roman"/>
          <w:kern w:val="0"/>
          <w:sz w:val="24"/>
          <w:szCs w:val="24"/>
          <w14:ligatures w14:val="none"/>
        </w:rPr>
        <w:t>y</w:t>
      </w:r>
      <w:r w:rsidRPr="00BA64F1">
        <w:rPr>
          <w:rFonts w:ascii="Times New Roman" w:eastAsia="Times New Roman" w:hAnsi="Times New Roman" w:cs="Times New Roman"/>
          <w:kern w:val="0"/>
          <w:sz w:val="24"/>
          <w:szCs w:val="24"/>
          <w14:ligatures w14:val="none"/>
        </w:rPr>
        <w:t>.</w:t>
      </w:r>
    </w:p>
    <w:p w14:paraId="08603034" w14:textId="49A54C80" w:rsidR="0087533F"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BA64F1">
        <w:rPr>
          <w:rFonts w:ascii="Times New Roman" w:eastAsia="Times New Roman" w:hAnsi="Times New Roman" w:cs="Times New Roman"/>
          <w:kern w:val="0"/>
          <w:sz w:val="24"/>
          <w:szCs w:val="24"/>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p w14:paraId="1EF59857" w14:textId="186C93C1" w:rsidR="00C81711" w:rsidRPr="00C81711" w:rsidRDefault="00C81711" w:rsidP="0087533F">
      <w:pPr>
        <w:spacing w:before="100" w:beforeAutospacing="1" w:after="100" w:afterAutospacing="1" w:line="360" w:lineRule="auto"/>
        <w:jc w:val="both"/>
        <w:rPr>
          <w:rFonts w:ascii="Times New Roman" w:eastAsia="Times New Roman" w:hAnsi="Times New Roman" w:cs="Times New Roman"/>
          <w:color w:val="FF0000"/>
          <w:kern w:val="0"/>
          <w:sz w:val="24"/>
          <w:szCs w:val="24"/>
          <w14:ligatures w14:val="none"/>
        </w:rPr>
      </w:pPr>
      <w:r w:rsidRPr="00C81711">
        <w:rPr>
          <w:rFonts w:ascii="Times New Roman" w:eastAsia="Times New Roman" w:hAnsi="Times New Roman" w:cs="Times New Roman"/>
          <w:color w:val="FF0000"/>
          <w:kern w:val="0"/>
          <w:sz w:val="24"/>
          <w:szCs w:val="24"/>
          <w14:ligatures w14:val="none"/>
        </w:rPr>
        <w:t xml:space="preserve">Give your table a </w:t>
      </w:r>
      <w:r w:rsidR="007C1DBD">
        <w:rPr>
          <w:rFonts w:ascii="Times New Roman" w:eastAsia="Times New Roman" w:hAnsi="Times New Roman" w:cs="Times New Roman"/>
          <w:color w:val="FF0000"/>
          <w:kern w:val="0"/>
          <w:sz w:val="24"/>
          <w:szCs w:val="24"/>
          <w14:ligatures w14:val="none"/>
        </w:rPr>
        <w:t>label</w:t>
      </w:r>
    </w:p>
    <w:tbl>
      <w:tblPr>
        <w:tblStyle w:val="TableGrid"/>
        <w:tblW w:w="0" w:type="auto"/>
        <w:tblLook w:val="04A0" w:firstRow="1" w:lastRow="0" w:firstColumn="1" w:lastColumn="0" w:noHBand="0" w:noVBand="1"/>
      </w:tblPr>
      <w:tblGrid>
        <w:gridCol w:w="1425"/>
        <w:gridCol w:w="723"/>
        <w:gridCol w:w="1827"/>
        <w:gridCol w:w="2792"/>
        <w:gridCol w:w="2249"/>
      </w:tblGrid>
      <w:tr w:rsidR="00605654" w:rsidRPr="00882708" w14:paraId="72CDA413" w14:textId="77777777" w:rsidTr="00E07DDC">
        <w:tc>
          <w:tcPr>
            <w:tcW w:w="0" w:type="auto"/>
            <w:hideMark/>
          </w:tcPr>
          <w:p w14:paraId="3A8DD34E"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Author</w:t>
            </w:r>
          </w:p>
        </w:tc>
        <w:tc>
          <w:tcPr>
            <w:tcW w:w="0" w:type="auto"/>
            <w:hideMark/>
          </w:tcPr>
          <w:p w14:paraId="6DF032BF"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Year</w:t>
            </w:r>
          </w:p>
        </w:tc>
        <w:tc>
          <w:tcPr>
            <w:tcW w:w="0" w:type="auto"/>
            <w:hideMark/>
          </w:tcPr>
          <w:p w14:paraId="32D7BA4E"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Title</w:t>
            </w:r>
          </w:p>
        </w:tc>
        <w:tc>
          <w:tcPr>
            <w:tcW w:w="0" w:type="auto"/>
            <w:hideMark/>
          </w:tcPr>
          <w:p w14:paraId="191311FD"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Methodology</w:t>
            </w:r>
          </w:p>
        </w:tc>
        <w:tc>
          <w:tcPr>
            <w:tcW w:w="0" w:type="auto"/>
            <w:hideMark/>
          </w:tcPr>
          <w:p w14:paraId="0BA5CD9D"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Limitation</w:t>
            </w:r>
          </w:p>
        </w:tc>
      </w:tr>
      <w:tr w:rsidR="00605654" w:rsidRPr="00882708" w14:paraId="20206039" w14:textId="77777777" w:rsidTr="00E07DDC">
        <w:tc>
          <w:tcPr>
            <w:tcW w:w="0" w:type="auto"/>
            <w:hideMark/>
          </w:tcPr>
          <w:p w14:paraId="561C54E7"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Allodi</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17F2004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3A008B6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Vulnerability assessment in cybersecurity</w:t>
            </w:r>
          </w:p>
        </w:tc>
        <w:tc>
          <w:tcPr>
            <w:tcW w:w="0" w:type="auto"/>
            <w:hideMark/>
          </w:tcPr>
          <w:p w14:paraId="41F043A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dentifying and analyzing vulnerabilities in software, networks, and systems to assess security posture and mitigate potential risks.</w:t>
            </w:r>
          </w:p>
        </w:tc>
        <w:tc>
          <w:tcPr>
            <w:tcW w:w="0" w:type="auto"/>
            <w:hideMark/>
          </w:tcPr>
          <w:p w14:paraId="395F828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otential biases in vulnerability identification.</w:t>
            </w:r>
          </w:p>
        </w:tc>
      </w:tr>
      <w:tr w:rsidR="00605654" w:rsidRPr="00882708" w14:paraId="3A158FC7" w14:textId="77777777" w:rsidTr="00E07DDC">
        <w:tc>
          <w:tcPr>
            <w:tcW w:w="0" w:type="auto"/>
            <w:hideMark/>
          </w:tcPr>
          <w:p w14:paraId="15182DF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oshika et al.</w:t>
            </w:r>
          </w:p>
        </w:tc>
        <w:tc>
          <w:tcPr>
            <w:tcW w:w="0" w:type="auto"/>
            <w:hideMark/>
          </w:tcPr>
          <w:p w14:paraId="5BA9477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082739B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Vulnerability assessment in web applications</w:t>
            </w:r>
          </w:p>
        </w:tc>
        <w:tc>
          <w:tcPr>
            <w:tcW w:w="0" w:type="auto"/>
            <w:hideMark/>
          </w:tcPr>
          <w:p w14:paraId="63DDA54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dentifying weaknesses in web application code, configuration, and architecture to prevent data security breaches.</w:t>
            </w:r>
          </w:p>
        </w:tc>
        <w:tc>
          <w:tcPr>
            <w:tcW w:w="0" w:type="auto"/>
            <w:hideMark/>
          </w:tcPr>
          <w:p w14:paraId="491B5EE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y not address all possible vulnerabilities in complex web applications.</w:t>
            </w:r>
          </w:p>
        </w:tc>
      </w:tr>
      <w:tr w:rsidR="00605654" w:rsidRPr="00882708" w14:paraId="1910FB63" w14:textId="77777777" w:rsidTr="00E07DDC">
        <w:tc>
          <w:tcPr>
            <w:tcW w:w="0" w:type="auto"/>
            <w:hideMark/>
          </w:tcPr>
          <w:p w14:paraId="68398B6C"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Widjajarto</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02A6AF0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4F95CF5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Vulnerability concept in cybersecurity</w:t>
            </w:r>
          </w:p>
        </w:tc>
        <w:tc>
          <w:tcPr>
            <w:tcW w:w="0" w:type="auto"/>
            <w:hideMark/>
          </w:tcPr>
          <w:p w14:paraId="413F81F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dentifying weaknesses or flaws in systems that could be exploited by attackers to gain unauthorized access or disrupt operations.</w:t>
            </w:r>
          </w:p>
        </w:tc>
        <w:tc>
          <w:tcPr>
            <w:tcW w:w="0" w:type="auto"/>
            <w:hideMark/>
          </w:tcPr>
          <w:p w14:paraId="3C68BC6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ifficulty in quantifying the impact of vulnerabilities on data security.</w:t>
            </w:r>
          </w:p>
        </w:tc>
      </w:tr>
      <w:tr w:rsidR="00605654" w:rsidRPr="00882708" w14:paraId="0A820DF6" w14:textId="77777777" w:rsidTr="00E07DDC">
        <w:tc>
          <w:tcPr>
            <w:tcW w:w="0" w:type="auto"/>
            <w:hideMark/>
          </w:tcPr>
          <w:p w14:paraId="3B88C661"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Gajrani</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092F40A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74D0BA4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Vulnerabilities in cybersecurity</w:t>
            </w:r>
          </w:p>
        </w:tc>
        <w:tc>
          <w:tcPr>
            <w:tcW w:w="0" w:type="auto"/>
            <w:hideMark/>
          </w:tcPr>
          <w:p w14:paraId="0686638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ources of vulnerabilities include programming errors, misconfigurations, and design flaws, posing risks to data privacy and security.</w:t>
            </w:r>
          </w:p>
        </w:tc>
        <w:tc>
          <w:tcPr>
            <w:tcW w:w="0" w:type="auto"/>
            <w:hideMark/>
          </w:tcPr>
          <w:p w14:paraId="6CA4D4B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ack of comprehensive vulnerability coverage due to evolving attack techniques.</w:t>
            </w:r>
          </w:p>
        </w:tc>
      </w:tr>
      <w:tr w:rsidR="00605654" w:rsidRPr="00882708" w14:paraId="18E0436E" w14:textId="77777777" w:rsidTr="00E07DDC">
        <w:tc>
          <w:tcPr>
            <w:tcW w:w="0" w:type="auto"/>
            <w:hideMark/>
          </w:tcPr>
          <w:p w14:paraId="3A5E4BF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Jacobs et al.</w:t>
            </w:r>
          </w:p>
        </w:tc>
        <w:tc>
          <w:tcPr>
            <w:tcW w:w="0" w:type="auto"/>
            <w:hideMark/>
          </w:tcPr>
          <w:p w14:paraId="4E94318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263C946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isk assessment in cybersecurity</w:t>
            </w:r>
          </w:p>
        </w:tc>
        <w:tc>
          <w:tcPr>
            <w:tcW w:w="0" w:type="auto"/>
            <w:hideMark/>
          </w:tcPr>
          <w:p w14:paraId="7D16327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ssessing the likelihood of vulnerability exploitation and the potential impact on data confidentiality, integrity, and availability.</w:t>
            </w:r>
          </w:p>
        </w:tc>
        <w:tc>
          <w:tcPr>
            <w:tcW w:w="0" w:type="auto"/>
            <w:hideMark/>
          </w:tcPr>
          <w:p w14:paraId="579C0E5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ubjectivity in risk assessment criteria and potential underestimation of risks.</w:t>
            </w:r>
          </w:p>
        </w:tc>
      </w:tr>
      <w:tr w:rsidR="00605654" w:rsidRPr="00882708" w14:paraId="18C5FCD0" w14:textId="77777777" w:rsidTr="00E07DDC">
        <w:tc>
          <w:tcPr>
            <w:tcW w:w="0" w:type="auto"/>
            <w:hideMark/>
          </w:tcPr>
          <w:p w14:paraId="6E87A28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lma-Ata et al.</w:t>
            </w:r>
          </w:p>
        </w:tc>
        <w:tc>
          <w:tcPr>
            <w:tcW w:w="0" w:type="auto"/>
            <w:hideMark/>
          </w:tcPr>
          <w:p w14:paraId="647337D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3332E7E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ata privacy protection</w:t>
            </w:r>
          </w:p>
        </w:tc>
        <w:tc>
          <w:tcPr>
            <w:tcW w:w="0" w:type="auto"/>
            <w:hideMark/>
          </w:tcPr>
          <w:p w14:paraId="42F6B7B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Protecting personal data from unauthorized access, </w:t>
            </w:r>
            <w:r w:rsidRPr="00882708">
              <w:rPr>
                <w:rFonts w:ascii="Times New Roman" w:eastAsia="Times New Roman" w:hAnsi="Times New Roman" w:cs="Times New Roman"/>
                <w:kern w:val="0"/>
                <w:sz w:val="24"/>
                <w:szCs w:val="24"/>
                <w14:ligatures w14:val="none"/>
              </w:rPr>
              <w:lastRenderedPageBreak/>
              <w:t>use, disclosure, and alteration.</w:t>
            </w:r>
          </w:p>
        </w:tc>
        <w:tc>
          <w:tcPr>
            <w:tcW w:w="0" w:type="auto"/>
            <w:hideMark/>
          </w:tcPr>
          <w:p w14:paraId="0DF2056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 xml:space="preserve">Challenges in enforcing data </w:t>
            </w:r>
            <w:r w:rsidRPr="00882708">
              <w:rPr>
                <w:rFonts w:ascii="Times New Roman" w:eastAsia="Times New Roman" w:hAnsi="Times New Roman" w:cs="Times New Roman"/>
                <w:kern w:val="0"/>
                <w:sz w:val="24"/>
                <w:szCs w:val="24"/>
                <w14:ligatures w14:val="none"/>
              </w:rPr>
              <w:lastRenderedPageBreak/>
              <w:t>privacy regulations across different jurisdictions.</w:t>
            </w:r>
          </w:p>
        </w:tc>
      </w:tr>
      <w:tr w:rsidR="00605654" w:rsidRPr="00882708" w14:paraId="55F03C10" w14:textId="77777777" w:rsidTr="00E07DDC">
        <w:tc>
          <w:tcPr>
            <w:tcW w:w="0" w:type="auto"/>
            <w:hideMark/>
          </w:tcPr>
          <w:p w14:paraId="7E807A7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Morales-Trujillo et al.</w:t>
            </w:r>
          </w:p>
        </w:tc>
        <w:tc>
          <w:tcPr>
            <w:tcW w:w="0" w:type="auto"/>
            <w:hideMark/>
          </w:tcPr>
          <w:p w14:paraId="21E755A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42CE2F3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ata protection by design and by default</w:t>
            </w:r>
          </w:p>
        </w:tc>
        <w:tc>
          <w:tcPr>
            <w:tcW w:w="0" w:type="auto"/>
            <w:hideMark/>
          </w:tcPr>
          <w:p w14:paraId="7AF5AC9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ntegrating privacy-enhancing measures such as encryption, access controls, and anonymization into software and system design to minimize data breach risks.</w:t>
            </w:r>
          </w:p>
        </w:tc>
        <w:tc>
          <w:tcPr>
            <w:tcW w:w="0" w:type="auto"/>
            <w:hideMark/>
          </w:tcPr>
          <w:p w14:paraId="3DEA05E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mplementation challenges in applying privacy-preserving techniques effectively.</w:t>
            </w:r>
          </w:p>
        </w:tc>
      </w:tr>
      <w:tr w:rsidR="00605654" w:rsidRPr="00882708" w14:paraId="6AEB6982" w14:textId="77777777" w:rsidTr="00E07DDC">
        <w:tc>
          <w:tcPr>
            <w:tcW w:w="0" w:type="auto"/>
            <w:hideMark/>
          </w:tcPr>
          <w:p w14:paraId="7C3D1BE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Howland</w:t>
            </w:r>
          </w:p>
        </w:tc>
        <w:tc>
          <w:tcPr>
            <w:tcW w:w="0" w:type="auto"/>
            <w:hideMark/>
          </w:tcPr>
          <w:p w14:paraId="4F649B4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3</w:t>
            </w:r>
          </w:p>
        </w:tc>
        <w:tc>
          <w:tcPr>
            <w:tcW w:w="0" w:type="auto"/>
            <w:hideMark/>
          </w:tcPr>
          <w:p w14:paraId="61A5C05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mmon Vulnerability Scoring System (CVSS)</w:t>
            </w:r>
          </w:p>
        </w:tc>
        <w:tc>
          <w:tcPr>
            <w:tcW w:w="0" w:type="auto"/>
            <w:hideMark/>
          </w:tcPr>
          <w:p w14:paraId="2ED0C9B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tandardized method for assessing vulnerability severity based on impact, exploitability, and remediation level.</w:t>
            </w:r>
          </w:p>
        </w:tc>
        <w:tc>
          <w:tcPr>
            <w:tcW w:w="0" w:type="auto"/>
            <w:hideMark/>
          </w:tcPr>
          <w:p w14:paraId="1AD7FC0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capturing all aspects of vulnerability severity.</w:t>
            </w:r>
          </w:p>
        </w:tc>
      </w:tr>
      <w:tr w:rsidR="00605654" w:rsidRPr="00882708" w14:paraId="31DE290D" w14:textId="77777777" w:rsidTr="00E07DDC">
        <w:tc>
          <w:tcPr>
            <w:tcW w:w="0" w:type="auto"/>
            <w:hideMark/>
          </w:tcPr>
          <w:p w14:paraId="643B9470"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Moshtari</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5CBA826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7A296A9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ttack Surface Model</w:t>
            </w:r>
          </w:p>
        </w:tc>
        <w:tc>
          <w:tcPr>
            <w:tcW w:w="0" w:type="auto"/>
            <w:hideMark/>
          </w:tcPr>
          <w:p w14:paraId="21EB973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nceptualizing a system's attack surface as the sum of its vulnerabilities and entry points exploitable by attackers.</w:t>
            </w:r>
          </w:p>
        </w:tc>
        <w:tc>
          <w:tcPr>
            <w:tcW w:w="0" w:type="auto"/>
            <w:hideMark/>
          </w:tcPr>
          <w:p w14:paraId="66143FB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y overlook some attack vectors and entry points in complex systems.</w:t>
            </w:r>
          </w:p>
        </w:tc>
      </w:tr>
      <w:tr w:rsidR="00605654" w:rsidRPr="00882708" w14:paraId="773E806A" w14:textId="77777777" w:rsidTr="00E07DDC">
        <w:tc>
          <w:tcPr>
            <w:tcW w:w="0" w:type="auto"/>
            <w:hideMark/>
          </w:tcPr>
          <w:p w14:paraId="32D9A71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aul and Rao</w:t>
            </w:r>
          </w:p>
        </w:tc>
        <w:tc>
          <w:tcPr>
            <w:tcW w:w="0" w:type="auto"/>
            <w:hideMark/>
          </w:tcPr>
          <w:p w14:paraId="62EB451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76C65E3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Zero Trust Security Model</w:t>
            </w:r>
          </w:p>
        </w:tc>
        <w:tc>
          <w:tcPr>
            <w:tcW w:w="0" w:type="auto"/>
            <w:hideMark/>
          </w:tcPr>
          <w:p w14:paraId="331A570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mphasizing continuous verification and validation of user identities, devices, and applications regardless of location or network environment.</w:t>
            </w:r>
          </w:p>
        </w:tc>
        <w:tc>
          <w:tcPr>
            <w:tcW w:w="0" w:type="auto"/>
            <w:hideMark/>
          </w:tcPr>
          <w:p w14:paraId="14896D9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mplementation challenges in dynamically verifying user identities and devices.</w:t>
            </w:r>
          </w:p>
        </w:tc>
      </w:tr>
      <w:tr w:rsidR="00605654" w:rsidRPr="00882708" w14:paraId="799E6C0F" w14:textId="77777777" w:rsidTr="00E07DDC">
        <w:tc>
          <w:tcPr>
            <w:tcW w:w="0" w:type="auto"/>
            <w:hideMark/>
          </w:tcPr>
          <w:p w14:paraId="33D149A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chwerin</w:t>
            </w:r>
          </w:p>
        </w:tc>
        <w:tc>
          <w:tcPr>
            <w:tcW w:w="0" w:type="auto"/>
            <w:hideMark/>
          </w:tcPr>
          <w:p w14:paraId="7F049D0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8</w:t>
            </w:r>
          </w:p>
        </w:tc>
        <w:tc>
          <w:tcPr>
            <w:tcW w:w="0" w:type="auto"/>
            <w:hideMark/>
          </w:tcPr>
          <w:p w14:paraId="6F0A242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General Data Protection Regulation (GDPR)</w:t>
            </w:r>
          </w:p>
        </w:tc>
        <w:tc>
          <w:tcPr>
            <w:tcW w:w="0" w:type="auto"/>
            <w:hideMark/>
          </w:tcPr>
          <w:p w14:paraId="731A1F5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uropean Union regulation establishing data protection standards and obligations on organizations for protecting individuals' personal data.</w:t>
            </w:r>
          </w:p>
        </w:tc>
        <w:tc>
          <w:tcPr>
            <w:tcW w:w="0" w:type="auto"/>
            <w:hideMark/>
          </w:tcPr>
          <w:p w14:paraId="4C30725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mpliance complexities for organizations operating across multiple jurisdictions.</w:t>
            </w:r>
          </w:p>
        </w:tc>
      </w:tr>
      <w:tr w:rsidR="00605654" w:rsidRPr="00882708" w14:paraId="68F81682" w14:textId="77777777" w:rsidTr="00E07DDC">
        <w:tc>
          <w:tcPr>
            <w:tcW w:w="0" w:type="auto"/>
            <w:hideMark/>
          </w:tcPr>
          <w:p w14:paraId="4DA4651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ITDA</w:t>
            </w:r>
          </w:p>
        </w:tc>
        <w:tc>
          <w:tcPr>
            <w:tcW w:w="0" w:type="auto"/>
            <w:hideMark/>
          </w:tcPr>
          <w:p w14:paraId="36C74E6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17182CA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ational Data Protection Regulation (NDPR)</w:t>
            </w:r>
          </w:p>
        </w:tc>
        <w:tc>
          <w:tcPr>
            <w:tcW w:w="0" w:type="auto"/>
            <w:hideMark/>
          </w:tcPr>
          <w:p w14:paraId="1575A49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igerian regulation aligning with international standards to safeguard personal data and regulate its processing.</w:t>
            </w:r>
          </w:p>
        </w:tc>
        <w:tc>
          <w:tcPr>
            <w:tcW w:w="0" w:type="auto"/>
            <w:hideMark/>
          </w:tcPr>
          <w:p w14:paraId="5D38D96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allenges in enforcement and compliance monitoring, particularly for smaller organizations.</w:t>
            </w:r>
          </w:p>
        </w:tc>
      </w:tr>
      <w:tr w:rsidR="00605654" w:rsidRPr="00882708" w14:paraId="47B47D00" w14:textId="77777777" w:rsidTr="00E07DDC">
        <w:tc>
          <w:tcPr>
            <w:tcW w:w="0" w:type="auto"/>
            <w:hideMark/>
          </w:tcPr>
          <w:p w14:paraId="108462E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am</w:t>
            </w:r>
          </w:p>
        </w:tc>
        <w:tc>
          <w:tcPr>
            <w:tcW w:w="0" w:type="auto"/>
            <w:hideMark/>
          </w:tcPr>
          <w:p w14:paraId="41D2098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3</w:t>
            </w:r>
          </w:p>
        </w:tc>
        <w:tc>
          <w:tcPr>
            <w:tcW w:w="0" w:type="auto"/>
            <w:hideMark/>
          </w:tcPr>
          <w:p w14:paraId="31C5992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Overview of NDPR</w:t>
            </w:r>
          </w:p>
        </w:tc>
        <w:tc>
          <w:tcPr>
            <w:tcW w:w="0" w:type="auto"/>
            <w:hideMark/>
          </w:tcPr>
          <w:p w14:paraId="04913DB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escribes NDPR as designed to safeguard personal data privacy and security, reflecting Nigeria's commitment to protecting individuals' rights.</w:t>
            </w:r>
          </w:p>
        </w:tc>
        <w:tc>
          <w:tcPr>
            <w:tcW w:w="0" w:type="auto"/>
            <w:hideMark/>
          </w:tcPr>
          <w:p w14:paraId="52F9796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otential gaps in regulatory coverage and enforcement mechanisms.</w:t>
            </w:r>
          </w:p>
        </w:tc>
      </w:tr>
      <w:tr w:rsidR="00605654" w:rsidRPr="00882708" w14:paraId="0556DDB3" w14:textId="77777777" w:rsidTr="00E07DDC">
        <w:tc>
          <w:tcPr>
            <w:tcW w:w="0" w:type="auto"/>
            <w:hideMark/>
          </w:tcPr>
          <w:p w14:paraId="722C557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Opara</w:t>
            </w:r>
          </w:p>
        </w:tc>
        <w:tc>
          <w:tcPr>
            <w:tcW w:w="0" w:type="auto"/>
            <w:hideMark/>
          </w:tcPr>
          <w:p w14:paraId="29D8C39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7BD3C18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and international data protection</w:t>
            </w:r>
          </w:p>
        </w:tc>
        <w:tc>
          <w:tcPr>
            <w:tcW w:w="0" w:type="auto"/>
            <w:hideMark/>
          </w:tcPr>
          <w:p w14:paraId="05B4642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Highlights NDPR's alignment with international data protection standards, such as the GDPR, and its significance in Nigeria's digital age.</w:t>
            </w:r>
          </w:p>
        </w:tc>
        <w:tc>
          <w:tcPr>
            <w:tcW w:w="0" w:type="auto"/>
            <w:hideMark/>
          </w:tcPr>
          <w:p w14:paraId="7473462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allenges in reconciling NDPR requirements with other international regulations.</w:t>
            </w:r>
          </w:p>
        </w:tc>
      </w:tr>
      <w:tr w:rsidR="00605654" w:rsidRPr="00882708" w14:paraId="4D0F65B5" w14:textId="77777777" w:rsidTr="00E07DDC">
        <w:tc>
          <w:tcPr>
            <w:tcW w:w="0" w:type="auto"/>
            <w:hideMark/>
          </w:tcPr>
          <w:p w14:paraId="7083D10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Okechukwu et al.</w:t>
            </w:r>
          </w:p>
        </w:tc>
        <w:tc>
          <w:tcPr>
            <w:tcW w:w="0" w:type="auto"/>
            <w:hideMark/>
          </w:tcPr>
          <w:p w14:paraId="0BF5D6F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7143FC1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compliance requirements</w:t>
            </w:r>
          </w:p>
        </w:tc>
        <w:tc>
          <w:tcPr>
            <w:tcW w:w="0" w:type="auto"/>
            <w:hideMark/>
          </w:tcPr>
          <w:p w14:paraId="582C14E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Outlines requirements for organizations handling personal data in Nigeria, including obtaining valid consent, implementing data minimization measures, and ensuring data security.</w:t>
            </w:r>
          </w:p>
        </w:tc>
        <w:tc>
          <w:tcPr>
            <w:tcW w:w="0" w:type="auto"/>
            <w:hideMark/>
          </w:tcPr>
          <w:p w14:paraId="2E2B455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source constraints for smaller organizations in meeting compliance requirements.</w:t>
            </w:r>
          </w:p>
        </w:tc>
      </w:tr>
      <w:tr w:rsidR="00605654" w:rsidRPr="00882708" w14:paraId="1ACEA124" w14:textId="77777777" w:rsidTr="00E07DDC">
        <w:tc>
          <w:tcPr>
            <w:tcW w:w="0" w:type="auto"/>
            <w:hideMark/>
          </w:tcPr>
          <w:p w14:paraId="62BDA17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ultan and Jensen</w:t>
            </w:r>
          </w:p>
        </w:tc>
        <w:tc>
          <w:tcPr>
            <w:tcW w:w="0" w:type="auto"/>
            <w:hideMark/>
          </w:tcPr>
          <w:p w14:paraId="1FE7AAA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158B3F8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consent provisions</w:t>
            </w:r>
          </w:p>
        </w:tc>
        <w:tc>
          <w:tcPr>
            <w:tcW w:w="0" w:type="auto"/>
            <w:hideMark/>
          </w:tcPr>
          <w:p w14:paraId="1A1217D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ndates organizations to obtain valid consent from individuals before processing their personal data, with clear information on purposes and legal basis.</w:t>
            </w:r>
          </w:p>
        </w:tc>
        <w:tc>
          <w:tcPr>
            <w:tcW w:w="0" w:type="auto"/>
            <w:hideMark/>
          </w:tcPr>
          <w:p w14:paraId="432919C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allenges in obtaining explicit consent and ensuring compliance with consent provisions.</w:t>
            </w:r>
          </w:p>
        </w:tc>
      </w:tr>
      <w:tr w:rsidR="00605654" w:rsidRPr="00882708" w14:paraId="69FD029C" w14:textId="77777777" w:rsidTr="00E07DDC">
        <w:tc>
          <w:tcPr>
            <w:tcW w:w="0" w:type="auto"/>
            <w:hideMark/>
          </w:tcPr>
          <w:p w14:paraId="04089E4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usso et al.</w:t>
            </w:r>
          </w:p>
        </w:tc>
        <w:tc>
          <w:tcPr>
            <w:tcW w:w="0" w:type="auto"/>
            <w:hideMark/>
          </w:tcPr>
          <w:p w14:paraId="59ABAB4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29D5CAA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data minimization principle</w:t>
            </w:r>
          </w:p>
        </w:tc>
        <w:tc>
          <w:tcPr>
            <w:tcW w:w="0" w:type="auto"/>
            <w:hideMark/>
          </w:tcPr>
          <w:p w14:paraId="09CD6EE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quires organizations to collect and retain only the minimum personal data necessary for intended purposes to reduce risks.</w:t>
            </w:r>
          </w:p>
        </w:tc>
        <w:tc>
          <w:tcPr>
            <w:tcW w:w="0" w:type="auto"/>
            <w:hideMark/>
          </w:tcPr>
          <w:p w14:paraId="2924206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Balancing data minimization with business needs and operational requirements.</w:t>
            </w:r>
          </w:p>
        </w:tc>
      </w:tr>
      <w:tr w:rsidR="00605654" w:rsidRPr="00882708" w14:paraId="53A0B36B" w14:textId="77777777" w:rsidTr="00E07DDC">
        <w:tc>
          <w:tcPr>
            <w:tcW w:w="0" w:type="auto"/>
            <w:hideMark/>
          </w:tcPr>
          <w:p w14:paraId="2A5A1508"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Bisiukov</w:t>
            </w:r>
            <w:proofErr w:type="spellEnd"/>
          </w:p>
        </w:tc>
        <w:tc>
          <w:tcPr>
            <w:tcW w:w="0" w:type="auto"/>
            <w:hideMark/>
          </w:tcPr>
          <w:p w14:paraId="5CE59F2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7016C34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security measures</w:t>
            </w:r>
          </w:p>
        </w:tc>
        <w:tc>
          <w:tcPr>
            <w:tcW w:w="0" w:type="auto"/>
            <w:hideMark/>
          </w:tcPr>
          <w:p w14:paraId="344E522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ndates implementing technical and organizational measures (e.g., access controls, encryption) to ensure personal data security.</w:t>
            </w:r>
          </w:p>
        </w:tc>
        <w:tc>
          <w:tcPr>
            <w:tcW w:w="0" w:type="auto"/>
            <w:hideMark/>
          </w:tcPr>
          <w:p w14:paraId="3BB2C0F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source constraints and technical challenges in implementing comprehensive security measures.</w:t>
            </w:r>
          </w:p>
        </w:tc>
      </w:tr>
      <w:tr w:rsidR="00605654" w:rsidRPr="00882708" w14:paraId="672E68D3" w14:textId="77777777" w:rsidTr="00E07DDC">
        <w:tc>
          <w:tcPr>
            <w:tcW w:w="0" w:type="auto"/>
            <w:hideMark/>
          </w:tcPr>
          <w:p w14:paraId="570FEFD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kindele</w:t>
            </w:r>
          </w:p>
        </w:tc>
        <w:tc>
          <w:tcPr>
            <w:tcW w:w="0" w:type="auto"/>
            <w:hideMark/>
          </w:tcPr>
          <w:p w14:paraId="1971723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7</w:t>
            </w:r>
          </w:p>
        </w:tc>
        <w:tc>
          <w:tcPr>
            <w:tcW w:w="0" w:type="auto"/>
            <w:hideMark/>
          </w:tcPr>
          <w:p w14:paraId="303655C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Data Protection Officer (DPO)</w:t>
            </w:r>
          </w:p>
        </w:tc>
        <w:tc>
          <w:tcPr>
            <w:tcW w:w="0" w:type="auto"/>
            <w:hideMark/>
          </w:tcPr>
          <w:p w14:paraId="2F86ACC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quires organizations to appoint a Data Protection Officer responsible for overseeing NDPR compliance and handling data protection inquiries and complaints.</w:t>
            </w:r>
          </w:p>
        </w:tc>
        <w:tc>
          <w:tcPr>
            <w:tcW w:w="0" w:type="auto"/>
            <w:hideMark/>
          </w:tcPr>
          <w:p w14:paraId="5C9F528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vailability of qualified personnel for the role of DPO.</w:t>
            </w:r>
          </w:p>
        </w:tc>
      </w:tr>
      <w:tr w:rsidR="00605654" w:rsidRPr="00882708" w14:paraId="7CE8531D" w14:textId="77777777" w:rsidTr="00E07DDC">
        <w:tc>
          <w:tcPr>
            <w:tcW w:w="0" w:type="auto"/>
            <w:hideMark/>
          </w:tcPr>
          <w:p w14:paraId="7A7847AE"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Ciclosi</w:t>
            </w:r>
            <w:proofErr w:type="spellEnd"/>
            <w:r w:rsidRPr="00882708">
              <w:rPr>
                <w:rFonts w:ascii="Times New Roman" w:eastAsia="Times New Roman" w:hAnsi="Times New Roman" w:cs="Times New Roman"/>
                <w:kern w:val="0"/>
                <w:sz w:val="24"/>
                <w:szCs w:val="24"/>
                <w14:ligatures w14:val="none"/>
              </w:rPr>
              <w:t xml:space="preserve"> and </w:t>
            </w:r>
            <w:proofErr w:type="spellStart"/>
            <w:r w:rsidRPr="00882708">
              <w:rPr>
                <w:rFonts w:ascii="Times New Roman" w:eastAsia="Times New Roman" w:hAnsi="Times New Roman" w:cs="Times New Roman"/>
                <w:kern w:val="0"/>
                <w:sz w:val="24"/>
                <w:szCs w:val="24"/>
                <w14:ligatures w14:val="none"/>
              </w:rPr>
              <w:t>Massacci</w:t>
            </w:r>
            <w:proofErr w:type="spellEnd"/>
          </w:p>
        </w:tc>
        <w:tc>
          <w:tcPr>
            <w:tcW w:w="0" w:type="auto"/>
            <w:hideMark/>
          </w:tcPr>
          <w:p w14:paraId="7362E70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3</w:t>
            </w:r>
          </w:p>
        </w:tc>
        <w:tc>
          <w:tcPr>
            <w:tcW w:w="0" w:type="auto"/>
            <w:hideMark/>
          </w:tcPr>
          <w:p w14:paraId="3445EB7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Data Protection Impact Assessments (DPIAs)</w:t>
            </w:r>
          </w:p>
        </w:tc>
        <w:tc>
          <w:tcPr>
            <w:tcW w:w="0" w:type="auto"/>
            <w:hideMark/>
          </w:tcPr>
          <w:p w14:paraId="7966C15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ndates conducting regular assessments to identify and mitigate risks associated with personal data processing activities.</w:t>
            </w:r>
          </w:p>
        </w:tc>
        <w:tc>
          <w:tcPr>
            <w:tcW w:w="0" w:type="auto"/>
            <w:hideMark/>
          </w:tcPr>
          <w:p w14:paraId="76141EA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source-intensive process and potential challenges in conducting comprehensive DPIAs.</w:t>
            </w:r>
          </w:p>
        </w:tc>
      </w:tr>
      <w:tr w:rsidR="00605654" w:rsidRPr="00882708" w14:paraId="22E7474C" w14:textId="77777777" w:rsidTr="00E07DDC">
        <w:tc>
          <w:tcPr>
            <w:tcW w:w="0" w:type="auto"/>
            <w:hideMark/>
          </w:tcPr>
          <w:p w14:paraId="77C9822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andit</w:t>
            </w:r>
          </w:p>
        </w:tc>
        <w:tc>
          <w:tcPr>
            <w:tcW w:w="0" w:type="auto"/>
            <w:hideMark/>
          </w:tcPr>
          <w:p w14:paraId="0892434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6E2B7DB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NDPR records of processing activities</w:t>
            </w:r>
          </w:p>
        </w:tc>
        <w:tc>
          <w:tcPr>
            <w:tcW w:w="0" w:type="auto"/>
            <w:hideMark/>
          </w:tcPr>
          <w:p w14:paraId="1582B28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Requires organizations to maintain records detailing processing purposes, legal basis, data transfers, </w:t>
            </w:r>
            <w:r w:rsidRPr="00882708">
              <w:rPr>
                <w:rFonts w:ascii="Times New Roman" w:eastAsia="Times New Roman" w:hAnsi="Times New Roman" w:cs="Times New Roman"/>
                <w:kern w:val="0"/>
                <w:sz w:val="24"/>
                <w:szCs w:val="24"/>
                <w14:ligatures w14:val="none"/>
              </w:rPr>
              <w:lastRenderedPageBreak/>
              <w:t>retention periods, and security measures.</w:t>
            </w:r>
          </w:p>
        </w:tc>
        <w:tc>
          <w:tcPr>
            <w:tcW w:w="0" w:type="auto"/>
            <w:hideMark/>
          </w:tcPr>
          <w:p w14:paraId="5208490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 xml:space="preserve">Administrative burden in record-keeping and potential challenges </w:t>
            </w:r>
            <w:r w:rsidRPr="00882708">
              <w:rPr>
                <w:rFonts w:ascii="Times New Roman" w:eastAsia="Times New Roman" w:hAnsi="Times New Roman" w:cs="Times New Roman"/>
                <w:kern w:val="0"/>
                <w:sz w:val="24"/>
                <w:szCs w:val="24"/>
                <w14:ligatures w14:val="none"/>
              </w:rPr>
              <w:lastRenderedPageBreak/>
              <w:t>in ensuring accuracy and completeness of records.</w:t>
            </w:r>
          </w:p>
        </w:tc>
      </w:tr>
    </w:tbl>
    <w:p w14:paraId="1DA704B4" w14:textId="77777777" w:rsidR="00605654" w:rsidRDefault="00605654" w:rsidP="00605654"/>
    <w:p w14:paraId="2DDE4FC6" w14:textId="77777777" w:rsidR="007C1DBD" w:rsidRPr="007C1DBD" w:rsidRDefault="007C1DBD" w:rsidP="00605654"/>
    <w:tbl>
      <w:tblPr>
        <w:tblStyle w:val="TableGrid"/>
        <w:tblW w:w="0" w:type="auto"/>
        <w:tblLook w:val="04A0" w:firstRow="1" w:lastRow="0" w:firstColumn="1" w:lastColumn="0" w:noHBand="0" w:noVBand="1"/>
      </w:tblPr>
      <w:tblGrid>
        <w:gridCol w:w="1895"/>
        <w:gridCol w:w="723"/>
        <w:gridCol w:w="1620"/>
        <w:gridCol w:w="2549"/>
        <w:gridCol w:w="2229"/>
      </w:tblGrid>
      <w:tr w:rsidR="00605654" w:rsidRPr="00882708" w14:paraId="223E9789" w14:textId="77777777" w:rsidTr="00E07DDC">
        <w:tc>
          <w:tcPr>
            <w:tcW w:w="0" w:type="auto"/>
            <w:hideMark/>
          </w:tcPr>
          <w:p w14:paraId="2B6C3BEB"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Author</w:t>
            </w:r>
          </w:p>
        </w:tc>
        <w:tc>
          <w:tcPr>
            <w:tcW w:w="0" w:type="auto"/>
            <w:hideMark/>
          </w:tcPr>
          <w:p w14:paraId="724367A2"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Year</w:t>
            </w:r>
          </w:p>
        </w:tc>
        <w:tc>
          <w:tcPr>
            <w:tcW w:w="0" w:type="auto"/>
            <w:hideMark/>
          </w:tcPr>
          <w:p w14:paraId="1EEB93B6"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Title</w:t>
            </w:r>
          </w:p>
        </w:tc>
        <w:tc>
          <w:tcPr>
            <w:tcW w:w="0" w:type="auto"/>
            <w:hideMark/>
          </w:tcPr>
          <w:p w14:paraId="4E8E6949"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Methodology</w:t>
            </w:r>
          </w:p>
        </w:tc>
        <w:tc>
          <w:tcPr>
            <w:tcW w:w="0" w:type="auto"/>
            <w:hideMark/>
          </w:tcPr>
          <w:p w14:paraId="4869E9E3"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Limitation</w:t>
            </w:r>
          </w:p>
        </w:tc>
      </w:tr>
      <w:tr w:rsidR="00605654" w:rsidRPr="00882708" w14:paraId="7E05E490" w14:textId="77777777" w:rsidTr="00E07DDC">
        <w:tc>
          <w:tcPr>
            <w:tcW w:w="0" w:type="auto"/>
            <w:hideMark/>
          </w:tcPr>
          <w:p w14:paraId="56483617"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Tomashchuk</w:t>
            </w:r>
            <w:proofErr w:type="spellEnd"/>
          </w:p>
        </w:tc>
        <w:tc>
          <w:tcPr>
            <w:tcW w:w="0" w:type="auto"/>
            <w:hideMark/>
          </w:tcPr>
          <w:p w14:paraId="2B4FE99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33C152D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isk Management Framework (RMF)</w:t>
            </w:r>
          </w:p>
        </w:tc>
        <w:tc>
          <w:tcPr>
            <w:tcW w:w="0" w:type="auto"/>
            <w:hideMark/>
          </w:tcPr>
          <w:p w14:paraId="1A95090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tructured approach to identifying, assessing, and mitigating risks associated with information security and data privacy.</w:t>
            </w:r>
          </w:p>
        </w:tc>
        <w:tc>
          <w:tcPr>
            <w:tcW w:w="0" w:type="auto"/>
            <w:hideMark/>
          </w:tcPr>
          <w:p w14:paraId="62875CF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otential challenges in applying RMF to diverse organizational contexts and varying risk landscapes.</w:t>
            </w:r>
          </w:p>
        </w:tc>
      </w:tr>
      <w:tr w:rsidR="00605654" w:rsidRPr="00882708" w14:paraId="1D369D35" w14:textId="77777777" w:rsidTr="00E07DDC">
        <w:tc>
          <w:tcPr>
            <w:tcW w:w="0" w:type="auto"/>
            <w:hideMark/>
          </w:tcPr>
          <w:p w14:paraId="431E660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Joint Task Force Transformation Initiative</w:t>
            </w:r>
          </w:p>
        </w:tc>
        <w:tc>
          <w:tcPr>
            <w:tcW w:w="0" w:type="auto"/>
            <w:hideMark/>
          </w:tcPr>
          <w:p w14:paraId="003D860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8</w:t>
            </w:r>
          </w:p>
        </w:tc>
        <w:tc>
          <w:tcPr>
            <w:tcW w:w="0" w:type="auto"/>
            <w:hideMark/>
          </w:tcPr>
          <w:p w14:paraId="534C29D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isk Management Framework (RMF)</w:t>
            </w:r>
          </w:p>
        </w:tc>
        <w:tc>
          <w:tcPr>
            <w:tcW w:w="0" w:type="auto"/>
            <w:hideMark/>
          </w:tcPr>
          <w:p w14:paraId="2BEEE34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nsists of stages such as risk identification, assessment, mitigation, monitoring, and communication, guiding organizations in effective risk management.</w:t>
            </w:r>
          </w:p>
        </w:tc>
        <w:tc>
          <w:tcPr>
            <w:tcW w:w="0" w:type="auto"/>
            <w:hideMark/>
          </w:tcPr>
          <w:p w14:paraId="0691AA1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mplexity in integrating RMF stages into existing organizational processes and workflows.</w:t>
            </w:r>
          </w:p>
        </w:tc>
      </w:tr>
      <w:tr w:rsidR="00605654" w:rsidRPr="00882708" w14:paraId="737A2234" w14:textId="77777777" w:rsidTr="00E07DDC">
        <w:tc>
          <w:tcPr>
            <w:tcW w:w="0" w:type="auto"/>
            <w:hideMark/>
          </w:tcPr>
          <w:p w14:paraId="5339A8D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brahim</w:t>
            </w:r>
          </w:p>
        </w:tc>
        <w:tc>
          <w:tcPr>
            <w:tcW w:w="0" w:type="auto"/>
            <w:hideMark/>
          </w:tcPr>
          <w:p w14:paraId="660FD90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8</w:t>
            </w:r>
          </w:p>
        </w:tc>
        <w:tc>
          <w:tcPr>
            <w:tcW w:w="0" w:type="auto"/>
            <w:hideMark/>
          </w:tcPr>
          <w:p w14:paraId="090520C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Technology Acceptance Model (TAM)</w:t>
            </w:r>
          </w:p>
        </w:tc>
        <w:tc>
          <w:tcPr>
            <w:tcW w:w="0" w:type="auto"/>
            <w:hideMark/>
          </w:tcPr>
          <w:p w14:paraId="24C85B1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xplores factors influencing individuals' acceptance and adoption of technology, including web applications, focusing on perceived usefulness and ease of use.</w:t>
            </w:r>
          </w:p>
        </w:tc>
        <w:tc>
          <w:tcPr>
            <w:tcW w:w="0" w:type="auto"/>
            <w:hideMark/>
          </w:tcPr>
          <w:p w14:paraId="355AB26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y not capture all relevant factors influencing technology acceptance in diverse user populations.</w:t>
            </w:r>
          </w:p>
        </w:tc>
      </w:tr>
      <w:tr w:rsidR="00605654" w:rsidRPr="00882708" w14:paraId="6D9E3AC1" w14:textId="77777777" w:rsidTr="00E07DDC">
        <w:tc>
          <w:tcPr>
            <w:tcW w:w="0" w:type="auto"/>
            <w:hideMark/>
          </w:tcPr>
          <w:p w14:paraId="2F7F2578"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Marandu</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3BCD3AB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4B53762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Technology Acceptance Model (TAM)</w:t>
            </w:r>
          </w:p>
        </w:tc>
        <w:tc>
          <w:tcPr>
            <w:tcW w:w="0" w:type="auto"/>
            <w:hideMark/>
          </w:tcPr>
          <w:p w14:paraId="5BE9461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Key determinants of individuals' intention to use technology and their actual usage behavior, providing insights into users' attitudes, perceptions, and behaviors towards security measures in web applications.</w:t>
            </w:r>
          </w:p>
        </w:tc>
        <w:tc>
          <w:tcPr>
            <w:tcW w:w="0" w:type="auto"/>
            <w:hideMark/>
          </w:tcPr>
          <w:p w14:paraId="1F32742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TAM's focus on individual perceptions may overlook organizational and contextual factors influencing technology adoption.</w:t>
            </w:r>
          </w:p>
        </w:tc>
      </w:tr>
      <w:tr w:rsidR="00605654" w:rsidRPr="00882708" w14:paraId="128FFD26" w14:textId="77777777" w:rsidTr="00E07DDC">
        <w:tc>
          <w:tcPr>
            <w:tcW w:w="0" w:type="auto"/>
            <w:hideMark/>
          </w:tcPr>
          <w:p w14:paraId="6A40E85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CHRIST (Deemed to be University), Pune, </w:t>
            </w:r>
            <w:proofErr w:type="spellStart"/>
            <w:r w:rsidRPr="00882708">
              <w:rPr>
                <w:rFonts w:ascii="Times New Roman" w:eastAsia="Times New Roman" w:hAnsi="Times New Roman" w:cs="Times New Roman"/>
                <w:kern w:val="0"/>
                <w:sz w:val="24"/>
                <w:szCs w:val="24"/>
                <w14:ligatures w14:val="none"/>
              </w:rPr>
              <w:t>Lavasa</w:t>
            </w:r>
            <w:proofErr w:type="spellEnd"/>
            <w:r w:rsidRPr="00882708">
              <w:rPr>
                <w:rFonts w:ascii="Times New Roman" w:eastAsia="Times New Roman" w:hAnsi="Times New Roman" w:cs="Times New Roman"/>
                <w:kern w:val="0"/>
                <w:sz w:val="24"/>
                <w:szCs w:val="24"/>
                <w14:ligatures w14:val="none"/>
              </w:rPr>
              <w:t xml:space="preserve"> and Modi</w:t>
            </w:r>
          </w:p>
        </w:tc>
        <w:tc>
          <w:tcPr>
            <w:tcW w:w="0" w:type="auto"/>
            <w:hideMark/>
          </w:tcPr>
          <w:p w14:paraId="571F012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3</w:t>
            </w:r>
          </w:p>
        </w:tc>
        <w:tc>
          <w:tcPr>
            <w:tcW w:w="0" w:type="auto"/>
            <w:hideMark/>
          </w:tcPr>
          <w:p w14:paraId="5B7B953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ecurity Development Lifecycle (SDL)</w:t>
            </w:r>
          </w:p>
        </w:tc>
        <w:tc>
          <w:tcPr>
            <w:tcW w:w="0" w:type="auto"/>
            <w:hideMark/>
          </w:tcPr>
          <w:p w14:paraId="2F19838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ystematic approach to integrating security considerations into the software development process, including stages like requirements analysis, design, testing, and maintenance.</w:t>
            </w:r>
          </w:p>
        </w:tc>
        <w:tc>
          <w:tcPr>
            <w:tcW w:w="0" w:type="auto"/>
            <w:hideMark/>
          </w:tcPr>
          <w:p w14:paraId="00D8A71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DL implementation challenges, including resource constraints, time limitations, and compatibility with agile development methodologies.</w:t>
            </w:r>
          </w:p>
        </w:tc>
      </w:tr>
      <w:tr w:rsidR="00605654" w:rsidRPr="00882708" w14:paraId="78133359" w14:textId="77777777" w:rsidTr="00E07DDC">
        <w:tc>
          <w:tcPr>
            <w:tcW w:w="0" w:type="auto"/>
            <w:hideMark/>
          </w:tcPr>
          <w:p w14:paraId="38EF46B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NITDA</w:t>
            </w:r>
          </w:p>
        </w:tc>
        <w:tc>
          <w:tcPr>
            <w:tcW w:w="0" w:type="auto"/>
            <w:hideMark/>
          </w:tcPr>
          <w:p w14:paraId="4E78AA6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062DA0A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ecurity Development Lifecycle (SDL)</w:t>
            </w:r>
          </w:p>
        </w:tc>
        <w:tc>
          <w:tcPr>
            <w:tcW w:w="0" w:type="auto"/>
            <w:hideMark/>
          </w:tcPr>
          <w:p w14:paraId="1F784CA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ncorporates security practices such as threat modeling, code reviews, and security testing throughout the software development lifecycle, enhancing security and privacy of web applications.</w:t>
            </w:r>
          </w:p>
        </w:tc>
        <w:tc>
          <w:tcPr>
            <w:tcW w:w="0" w:type="auto"/>
            <w:hideMark/>
          </w:tcPr>
          <w:p w14:paraId="6522834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DL's effectiveness may vary depending on organizational commitment, expertise, and adherence to security best practices.</w:t>
            </w:r>
          </w:p>
        </w:tc>
      </w:tr>
      <w:tr w:rsidR="00605654" w:rsidRPr="00882708" w14:paraId="55DC4B43" w14:textId="77777777" w:rsidTr="00E07DDC">
        <w:tc>
          <w:tcPr>
            <w:tcW w:w="0" w:type="auto"/>
            <w:hideMark/>
          </w:tcPr>
          <w:p w14:paraId="13A5E78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ion et al.</w:t>
            </w:r>
          </w:p>
        </w:tc>
        <w:tc>
          <w:tcPr>
            <w:tcW w:w="0" w:type="auto"/>
            <w:hideMark/>
          </w:tcPr>
          <w:p w14:paraId="5EAEF13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7869A5E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gulatory frameworks (GDPR, NDPR)</w:t>
            </w:r>
          </w:p>
        </w:tc>
        <w:tc>
          <w:tcPr>
            <w:tcW w:w="0" w:type="auto"/>
            <w:hideMark/>
          </w:tcPr>
          <w:p w14:paraId="080E423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stablish legal obligations and standards for protecting individuals' personal data in web applications, influencing organizations' behavior and practices related to data protection.</w:t>
            </w:r>
          </w:p>
        </w:tc>
        <w:tc>
          <w:tcPr>
            <w:tcW w:w="0" w:type="auto"/>
            <w:hideMark/>
          </w:tcPr>
          <w:p w14:paraId="26102EB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mpliance challenges for organizations operating across multiple jurisdictions, varying interpretations of regulatory requirements.</w:t>
            </w:r>
          </w:p>
        </w:tc>
      </w:tr>
      <w:tr w:rsidR="00605654" w:rsidRPr="00882708" w14:paraId="78133FAC" w14:textId="77777777" w:rsidTr="00E07DDC">
        <w:tc>
          <w:tcPr>
            <w:tcW w:w="0" w:type="auto"/>
            <w:hideMark/>
          </w:tcPr>
          <w:p w14:paraId="7F40390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Missing</w:t>
            </w:r>
          </w:p>
        </w:tc>
        <w:tc>
          <w:tcPr>
            <w:tcW w:w="0" w:type="auto"/>
            <w:hideMark/>
          </w:tcPr>
          <w:p w14:paraId="5DD9C79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Year</w:t>
            </w:r>
          </w:p>
        </w:tc>
        <w:tc>
          <w:tcPr>
            <w:tcW w:w="0" w:type="auto"/>
            <w:hideMark/>
          </w:tcPr>
          <w:p w14:paraId="06CBEA3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Title</w:t>
            </w:r>
          </w:p>
        </w:tc>
        <w:tc>
          <w:tcPr>
            <w:tcW w:w="0" w:type="auto"/>
            <w:hideMark/>
          </w:tcPr>
          <w:p w14:paraId="57E5167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Methodology</w:t>
            </w:r>
          </w:p>
        </w:tc>
        <w:tc>
          <w:tcPr>
            <w:tcW w:w="0" w:type="auto"/>
            <w:hideMark/>
          </w:tcPr>
          <w:p w14:paraId="0A9B04C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Limitation</w:t>
            </w:r>
          </w:p>
        </w:tc>
      </w:tr>
      <w:tr w:rsidR="00605654" w:rsidRPr="00882708" w14:paraId="2937A3F7" w14:textId="77777777" w:rsidTr="00E07DDC">
        <w:tc>
          <w:tcPr>
            <w:tcW w:w="0" w:type="auto"/>
            <w:hideMark/>
          </w:tcPr>
          <w:p w14:paraId="157EB39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CHRIST (Deemed to be University), Pune, </w:t>
            </w:r>
            <w:proofErr w:type="spellStart"/>
            <w:r w:rsidRPr="00882708">
              <w:rPr>
                <w:rFonts w:ascii="Times New Roman" w:eastAsia="Times New Roman" w:hAnsi="Times New Roman" w:cs="Times New Roman"/>
                <w:kern w:val="0"/>
                <w:sz w:val="24"/>
                <w:szCs w:val="24"/>
                <w14:ligatures w14:val="none"/>
              </w:rPr>
              <w:t>Lavasa</w:t>
            </w:r>
            <w:proofErr w:type="spellEnd"/>
            <w:r w:rsidRPr="00882708">
              <w:rPr>
                <w:rFonts w:ascii="Times New Roman" w:eastAsia="Times New Roman" w:hAnsi="Times New Roman" w:cs="Times New Roman"/>
                <w:kern w:val="0"/>
                <w:sz w:val="24"/>
                <w:szCs w:val="24"/>
                <w14:ligatures w14:val="none"/>
              </w:rPr>
              <w:t xml:space="preserve"> and Modi</w:t>
            </w:r>
          </w:p>
        </w:tc>
        <w:tc>
          <w:tcPr>
            <w:tcW w:w="0" w:type="auto"/>
            <w:hideMark/>
          </w:tcPr>
          <w:p w14:paraId="38BC059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3</w:t>
            </w:r>
          </w:p>
        </w:tc>
        <w:tc>
          <w:tcPr>
            <w:tcW w:w="0" w:type="auto"/>
            <w:hideMark/>
          </w:tcPr>
          <w:p w14:paraId="2030318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gulatory frameworks (GDPR, NDPR)</w:t>
            </w:r>
          </w:p>
        </w:tc>
        <w:tc>
          <w:tcPr>
            <w:tcW w:w="0" w:type="auto"/>
            <w:hideMark/>
          </w:tcPr>
          <w:p w14:paraId="73E7D0B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stablish legal obligations and standards for protecting individuals' personal data in web applications, influencing organizations' behavior and practices related to data protection.</w:t>
            </w:r>
          </w:p>
        </w:tc>
        <w:tc>
          <w:tcPr>
            <w:tcW w:w="0" w:type="auto"/>
            <w:hideMark/>
          </w:tcPr>
          <w:p w14:paraId="1F3E044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allenges in interpreting and implementing regulatory requirements, potential conflicts with other legal frameworks or industry standards.</w:t>
            </w:r>
          </w:p>
        </w:tc>
      </w:tr>
    </w:tbl>
    <w:p w14:paraId="5699F1BA" w14:textId="77777777" w:rsidR="00605654" w:rsidRDefault="00605654" w:rsidP="00605654"/>
    <w:tbl>
      <w:tblPr>
        <w:tblStyle w:val="TableGrid"/>
        <w:tblW w:w="0" w:type="auto"/>
        <w:tblLook w:val="04A0" w:firstRow="1" w:lastRow="0" w:firstColumn="1" w:lastColumn="0" w:noHBand="0" w:noVBand="1"/>
      </w:tblPr>
      <w:tblGrid>
        <w:gridCol w:w="1307"/>
        <w:gridCol w:w="723"/>
        <w:gridCol w:w="2145"/>
        <w:gridCol w:w="2528"/>
        <w:gridCol w:w="2313"/>
      </w:tblGrid>
      <w:tr w:rsidR="00605654" w:rsidRPr="00882708" w14:paraId="37050C93" w14:textId="77777777" w:rsidTr="00E07DDC">
        <w:tc>
          <w:tcPr>
            <w:tcW w:w="0" w:type="auto"/>
            <w:hideMark/>
          </w:tcPr>
          <w:p w14:paraId="6ADB52D8"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Author</w:t>
            </w:r>
          </w:p>
        </w:tc>
        <w:tc>
          <w:tcPr>
            <w:tcW w:w="0" w:type="auto"/>
            <w:hideMark/>
          </w:tcPr>
          <w:p w14:paraId="7B062658"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Year</w:t>
            </w:r>
          </w:p>
        </w:tc>
        <w:tc>
          <w:tcPr>
            <w:tcW w:w="0" w:type="auto"/>
            <w:hideMark/>
          </w:tcPr>
          <w:p w14:paraId="35FA042B"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Title</w:t>
            </w:r>
          </w:p>
        </w:tc>
        <w:tc>
          <w:tcPr>
            <w:tcW w:w="0" w:type="auto"/>
            <w:hideMark/>
          </w:tcPr>
          <w:p w14:paraId="537EA562"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Methodology</w:t>
            </w:r>
          </w:p>
        </w:tc>
        <w:tc>
          <w:tcPr>
            <w:tcW w:w="0" w:type="auto"/>
            <w:hideMark/>
          </w:tcPr>
          <w:p w14:paraId="3C9B908C"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Limitation</w:t>
            </w:r>
          </w:p>
        </w:tc>
      </w:tr>
      <w:tr w:rsidR="00605654" w:rsidRPr="00882708" w14:paraId="1FC7E806" w14:textId="77777777" w:rsidTr="00E07DDC">
        <w:tc>
          <w:tcPr>
            <w:tcW w:w="0" w:type="auto"/>
            <w:hideMark/>
          </w:tcPr>
          <w:p w14:paraId="57C0225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Ravindran and </w:t>
            </w:r>
            <w:proofErr w:type="spellStart"/>
            <w:r w:rsidRPr="00882708">
              <w:rPr>
                <w:rFonts w:ascii="Times New Roman" w:eastAsia="Times New Roman" w:hAnsi="Times New Roman" w:cs="Times New Roman"/>
                <w:kern w:val="0"/>
                <w:sz w:val="24"/>
                <w:szCs w:val="24"/>
                <w14:ligatures w14:val="none"/>
              </w:rPr>
              <w:t>Potukuchi</w:t>
            </w:r>
            <w:proofErr w:type="spellEnd"/>
          </w:p>
        </w:tc>
        <w:tc>
          <w:tcPr>
            <w:tcW w:w="0" w:type="auto"/>
            <w:hideMark/>
          </w:tcPr>
          <w:p w14:paraId="00F253A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6B7EE9C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Vulnerability Landscape of Web Applications</w:t>
            </w:r>
          </w:p>
        </w:tc>
        <w:tc>
          <w:tcPr>
            <w:tcW w:w="0" w:type="auto"/>
            <w:hideMark/>
          </w:tcPr>
          <w:p w14:paraId="7EDC650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nalysis of vulnerability landscape across various industries, identifying common vulnerabilities such as SQL injection, XSS, and insecure authentication mechanisms.</w:t>
            </w:r>
          </w:p>
        </w:tc>
        <w:tc>
          <w:tcPr>
            <w:tcW w:w="0" w:type="auto"/>
            <w:hideMark/>
          </w:tcPr>
          <w:p w14:paraId="681C467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examining vulnerabilities specific to individual industries or web application types.</w:t>
            </w:r>
          </w:p>
        </w:tc>
      </w:tr>
      <w:tr w:rsidR="00605654" w:rsidRPr="00882708" w14:paraId="6AF5F184" w14:textId="77777777" w:rsidTr="00E07DDC">
        <w:tc>
          <w:tcPr>
            <w:tcW w:w="0" w:type="auto"/>
            <w:hideMark/>
          </w:tcPr>
          <w:p w14:paraId="531CE8C6"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Allodi</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171ACF6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7A940D6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ffectiveness of Vulnerability Assessment Tools and Techniques</w:t>
            </w:r>
          </w:p>
        </w:tc>
        <w:tc>
          <w:tcPr>
            <w:tcW w:w="0" w:type="auto"/>
            <w:hideMark/>
          </w:tcPr>
          <w:p w14:paraId="1CD2A72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valuation of vulnerability assessment tools and techniques, comparing automated scanning tools, manual code reviews, and penetration testing.</w:t>
            </w:r>
          </w:p>
        </w:tc>
        <w:tc>
          <w:tcPr>
            <w:tcW w:w="0" w:type="auto"/>
            <w:hideMark/>
          </w:tcPr>
          <w:p w14:paraId="58630CF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otential bias in the selection of tools and techniques evaluated, limited consideration of emerging vulnerabilities.</w:t>
            </w:r>
          </w:p>
        </w:tc>
      </w:tr>
      <w:tr w:rsidR="00605654" w:rsidRPr="00882708" w14:paraId="7B522A44" w14:textId="77777777" w:rsidTr="00E07DDC">
        <w:tc>
          <w:tcPr>
            <w:tcW w:w="0" w:type="auto"/>
            <w:hideMark/>
          </w:tcPr>
          <w:p w14:paraId="783F4A36"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lastRenderedPageBreak/>
              <w:t>Wiencierz</w:t>
            </w:r>
            <w:proofErr w:type="spellEnd"/>
            <w:r w:rsidRPr="00882708">
              <w:rPr>
                <w:rFonts w:ascii="Times New Roman" w:eastAsia="Times New Roman" w:hAnsi="Times New Roman" w:cs="Times New Roman"/>
                <w:kern w:val="0"/>
                <w:sz w:val="24"/>
                <w:szCs w:val="24"/>
                <w14:ligatures w14:val="none"/>
              </w:rPr>
              <w:t xml:space="preserve"> and </w:t>
            </w:r>
            <w:proofErr w:type="spellStart"/>
            <w:r w:rsidRPr="00882708">
              <w:rPr>
                <w:rFonts w:ascii="Times New Roman" w:eastAsia="Times New Roman" w:hAnsi="Times New Roman" w:cs="Times New Roman"/>
                <w:kern w:val="0"/>
                <w:sz w:val="24"/>
                <w:szCs w:val="24"/>
                <w14:ligatures w14:val="none"/>
              </w:rPr>
              <w:t>Lünich</w:t>
            </w:r>
            <w:proofErr w:type="spellEnd"/>
          </w:p>
        </w:tc>
        <w:tc>
          <w:tcPr>
            <w:tcW w:w="0" w:type="auto"/>
            <w:hideMark/>
          </w:tcPr>
          <w:p w14:paraId="2F0F042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6E1F6D3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mpact of Data Privacy Practices on User Trust in Web Applications</w:t>
            </w:r>
          </w:p>
        </w:tc>
        <w:tc>
          <w:tcPr>
            <w:tcW w:w="0" w:type="auto"/>
            <w:hideMark/>
          </w:tcPr>
          <w:p w14:paraId="46ACB18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xamination of data privacy practices' impact on user trust, focusing on transparency in data privacy policies and user data control mechanisms.</w:t>
            </w:r>
          </w:p>
        </w:tc>
        <w:tc>
          <w:tcPr>
            <w:tcW w:w="0" w:type="auto"/>
            <w:hideMark/>
          </w:tcPr>
          <w:p w14:paraId="6A23D29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generalizability due to focus on user perceptions rather than objective measures of trust.</w:t>
            </w:r>
          </w:p>
        </w:tc>
      </w:tr>
      <w:tr w:rsidR="00605654" w:rsidRPr="00882708" w14:paraId="1FC4B6AA" w14:textId="77777777" w:rsidTr="00E07DDC">
        <w:tc>
          <w:tcPr>
            <w:tcW w:w="0" w:type="auto"/>
            <w:hideMark/>
          </w:tcPr>
          <w:p w14:paraId="1A2C5CE1"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Riadi</w:t>
            </w:r>
            <w:proofErr w:type="spellEnd"/>
            <w:r w:rsidRPr="00882708">
              <w:rPr>
                <w:rFonts w:ascii="Times New Roman" w:eastAsia="Times New Roman" w:hAnsi="Times New Roman" w:cs="Times New Roman"/>
                <w:kern w:val="0"/>
                <w:sz w:val="24"/>
                <w:szCs w:val="24"/>
                <w14:ligatures w14:val="none"/>
              </w:rPr>
              <w:t xml:space="preserve"> et al.</w:t>
            </w:r>
          </w:p>
        </w:tc>
        <w:tc>
          <w:tcPr>
            <w:tcW w:w="0" w:type="auto"/>
            <w:hideMark/>
          </w:tcPr>
          <w:p w14:paraId="32F3E60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51CD510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commerce Platform Data Breach Due to Payment System Vulnerability</w:t>
            </w:r>
          </w:p>
        </w:tc>
        <w:tc>
          <w:tcPr>
            <w:tcW w:w="0" w:type="auto"/>
            <w:hideMark/>
          </w:tcPr>
          <w:p w14:paraId="4CAB086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ase study of an e-commerce platform data breach caused by a vulnerability in its payment processing system, resulting in financial losses and reputational damage.</w:t>
            </w:r>
          </w:p>
        </w:tc>
        <w:tc>
          <w:tcPr>
            <w:tcW w:w="0" w:type="auto"/>
            <w:hideMark/>
          </w:tcPr>
          <w:p w14:paraId="586E6FD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pecific to a single case study, limited transferability of findings to other contexts.</w:t>
            </w:r>
          </w:p>
        </w:tc>
      </w:tr>
      <w:tr w:rsidR="00605654" w:rsidRPr="00882708" w14:paraId="234E9C9D" w14:textId="77777777" w:rsidTr="00E07DDC">
        <w:tc>
          <w:tcPr>
            <w:tcW w:w="0" w:type="auto"/>
            <w:hideMark/>
          </w:tcPr>
          <w:p w14:paraId="58A0566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Branch et al.</w:t>
            </w:r>
          </w:p>
        </w:tc>
        <w:tc>
          <w:tcPr>
            <w:tcW w:w="0" w:type="auto"/>
            <w:hideMark/>
          </w:tcPr>
          <w:p w14:paraId="1A1F5B3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3FFA8CB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Healthcare Organization Ransomware Attack Due to Electronic Medical Records Vulnerabilities</w:t>
            </w:r>
          </w:p>
        </w:tc>
        <w:tc>
          <w:tcPr>
            <w:tcW w:w="0" w:type="auto"/>
            <w:hideMark/>
          </w:tcPr>
          <w:p w14:paraId="09F441F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ase study of a healthcare organization's ransomware attack resulting from vulnerabilities in its electronic medical records system, disrupting healthcare services.</w:t>
            </w:r>
          </w:p>
        </w:tc>
        <w:tc>
          <w:tcPr>
            <w:tcW w:w="0" w:type="auto"/>
            <w:hideMark/>
          </w:tcPr>
          <w:p w14:paraId="7A9438A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pecific to a single case study, limited generalizability to other industries or web applications.</w:t>
            </w:r>
          </w:p>
        </w:tc>
      </w:tr>
      <w:tr w:rsidR="00605654" w:rsidRPr="00882708" w14:paraId="3E55EA49" w14:textId="77777777" w:rsidTr="00E07DDC">
        <w:tc>
          <w:tcPr>
            <w:tcW w:w="0" w:type="auto"/>
            <w:hideMark/>
          </w:tcPr>
          <w:p w14:paraId="19DAF832"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Albulayhi</w:t>
            </w:r>
            <w:proofErr w:type="spellEnd"/>
            <w:r w:rsidRPr="00882708">
              <w:rPr>
                <w:rFonts w:ascii="Times New Roman" w:eastAsia="Times New Roman" w:hAnsi="Times New Roman" w:cs="Times New Roman"/>
                <w:kern w:val="0"/>
                <w:sz w:val="24"/>
                <w:szCs w:val="24"/>
                <w14:ligatures w14:val="none"/>
              </w:rPr>
              <w:t xml:space="preserve"> and </w:t>
            </w:r>
            <w:proofErr w:type="spellStart"/>
            <w:r w:rsidRPr="00882708">
              <w:rPr>
                <w:rFonts w:ascii="Times New Roman" w:eastAsia="Times New Roman" w:hAnsi="Times New Roman" w:cs="Times New Roman"/>
                <w:kern w:val="0"/>
                <w:sz w:val="24"/>
                <w:szCs w:val="24"/>
                <w14:ligatures w14:val="none"/>
              </w:rPr>
              <w:t>Khediri</w:t>
            </w:r>
            <w:proofErr w:type="spellEnd"/>
          </w:p>
        </w:tc>
        <w:tc>
          <w:tcPr>
            <w:tcW w:w="0" w:type="auto"/>
            <w:hideMark/>
          </w:tcPr>
          <w:p w14:paraId="007062B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7288DEE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ata Privacy Practices of Social Media Platforms</w:t>
            </w:r>
          </w:p>
        </w:tc>
        <w:tc>
          <w:tcPr>
            <w:tcW w:w="0" w:type="auto"/>
            <w:hideMark/>
          </w:tcPr>
          <w:p w14:paraId="07DD040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nvestigation of data privacy practices in social media platforms, highlighting transparency issues in data collection and processing.</w:t>
            </w:r>
          </w:p>
        </w:tc>
        <w:tc>
          <w:tcPr>
            <w:tcW w:w="0" w:type="auto"/>
            <w:hideMark/>
          </w:tcPr>
          <w:p w14:paraId="44EFCB4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examining practices of other types of web applications, potential bias in data collection methods.</w:t>
            </w:r>
          </w:p>
        </w:tc>
      </w:tr>
      <w:tr w:rsidR="00605654" w:rsidRPr="00882708" w14:paraId="4E39C75F" w14:textId="77777777" w:rsidTr="00E07DDC">
        <w:tc>
          <w:tcPr>
            <w:tcW w:w="0" w:type="auto"/>
            <w:hideMark/>
          </w:tcPr>
          <w:p w14:paraId="0109D2A8"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Bwire</w:t>
            </w:r>
          </w:p>
        </w:tc>
        <w:tc>
          <w:tcPr>
            <w:tcW w:w="0" w:type="auto"/>
            <w:hideMark/>
          </w:tcPr>
          <w:p w14:paraId="70E32C3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3</w:t>
            </w:r>
          </w:p>
        </w:tc>
        <w:tc>
          <w:tcPr>
            <w:tcW w:w="0" w:type="auto"/>
            <w:hideMark/>
          </w:tcPr>
          <w:p w14:paraId="5624ABE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allenges in Compliance with Data Privacy Regulations</w:t>
            </w:r>
          </w:p>
        </w:tc>
        <w:tc>
          <w:tcPr>
            <w:tcW w:w="0" w:type="auto"/>
            <w:hideMark/>
          </w:tcPr>
          <w:p w14:paraId="57E4760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xamination of challenges faced by organizations in complying with data privacy regulations such as GDPR and NDPR.</w:t>
            </w:r>
          </w:p>
        </w:tc>
        <w:tc>
          <w:tcPr>
            <w:tcW w:w="0" w:type="auto"/>
            <w:hideMark/>
          </w:tcPr>
          <w:p w14:paraId="729160C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representation of organizations from diverse industries or regions, potential bias in participant selection.</w:t>
            </w:r>
          </w:p>
        </w:tc>
      </w:tr>
    </w:tbl>
    <w:p w14:paraId="19A259B6" w14:textId="77777777" w:rsidR="00605654" w:rsidRDefault="00605654" w:rsidP="00605654"/>
    <w:p w14:paraId="04585890" w14:textId="77777777" w:rsidR="00605654" w:rsidRPr="00882708" w:rsidRDefault="00605654" w:rsidP="00605654">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882708">
        <w:rPr>
          <w:rFonts w:ascii="Times New Roman" w:eastAsia="Times New Roman" w:hAnsi="Times New Roman" w:cs="Times New Roman"/>
          <w:b/>
          <w:bCs/>
          <w:kern w:val="0"/>
          <w:sz w:val="27"/>
          <w:szCs w:val="27"/>
          <w14:ligatures w14:val="none"/>
        </w:rPr>
        <w:t>Literature on NDPR</w:t>
      </w:r>
    </w:p>
    <w:tbl>
      <w:tblPr>
        <w:tblStyle w:val="TableGrid"/>
        <w:tblW w:w="0" w:type="auto"/>
        <w:tblLook w:val="04A0" w:firstRow="1" w:lastRow="0" w:firstColumn="1" w:lastColumn="0" w:noHBand="0" w:noVBand="1"/>
      </w:tblPr>
      <w:tblGrid>
        <w:gridCol w:w="1085"/>
        <w:gridCol w:w="723"/>
        <w:gridCol w:w="2270"/>
        <w:gridCol w:w="2365"/>
        <w:gridCol w:w="2573"/>
      </w:tblGrid>
      <w:tr w:rsidR="00605654" w:rsidRPr="00882708" w14:paraId="3F0E09A2" w14:textId="77777777" w:rsidTr="00E07DDC">
        <w:tc>
          <w:tcPr>
            <w:tcW w:w="0" w:type="auto"/>
            <w:hideMark/>
          </w:tcPr>
          <w:p w14:paraId="4C4A3DB1"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Author</w:t>
            </w:r>
          </w:p>
        </w:tc>
        <w:tc>
          <w:tcPr>
            <w:tcW w:w="0" w:type="auto"/>
            <w:hideMark/>
          </w:tcPr>
          <w:p w14:paraId="572D7DAD"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Year</w:t>
            </w:r>
          </w:p>
        </w:tc>
        <w:tc>
          <w:tcPr>
            <w:tcW w:w="0" w:type="auto"/>
            <w:hideMark/>
          </w:tcPr>
          <w:p w14:paraId="073B2F8A"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Title</w:t>
            </w:r>
          </w:p>
        </w:tc>
        <w:tc>
          <w:tcPr>
            <w:tcW w:w="0" w:type="auto"/>
            <w:hideMark/>
          </w:tcPr>
          <w:p w14:paraId="049B84DF"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Methodology</w:t>
            </w:r>
          </w:p>
        </w:tc>
        <w:tc>
          <w:tcPr>
            <w:tcW w:w="0" w:type="auto"/>
            <w:hideMark/>
          </w:tcPr>
          <w:p w14:paraId="5D451A47"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Limitation</w:t>
            </w:r>
          </w:p>
        </w:tc>
      </w:tr>
      <w:tr w:rsidR="00605654" w:rsidRPr="00882708" w14:paraId="132D84AA" w14:textId="77777777" w:rsidTr="00E07DDC">
        <w:tc>
          <w:tcPr>
            <w:tcW w:w="0" w:type="auto"/>
            <w:hideMark/>
          </w:tcPr>
          <w:p w14:paraId="18945EA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Olender</w:t>
            </w:r>
          </w:p>
        </w:tc>
        <w:tc>
          <w:tcPr>
            <w:tcW w:w="0" w:type="auto"/>
            <w:hideMark/>
          </w:tcPr>
          <w:p w14:paraId="0EFFD52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07A0302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nalysis of NDPR Provisions and Organizational Data Protection Practices</w:t>
            </w:r>
          </w:p>
        </w:tc>
        <w:tc>
          <w:tcPr>
            <w:tcW w:w="0" w:type="auto"/>
            <w:hideMark/>
          </w:tcPr>
          <w:p w14:paraId="27630D0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Analysis of NDPR provisions and assessment of their impact on </w:t>
            </w:r>
            <w:r w:rsidRPr="00882708">
              <w:rPr>
                <w:rFonts w:ascii="Times New Roman" w:eastAsia="Times New Roman" w:hAnsi="Times New Roman" w:cs="Times New Roman"/>
                <w:kern w:val="0"/>
                <w:sz w:val="24"/>
                <w:szCs w:val="24"/>
                <w14:ligatures w14:val="none"/>
              </w:rPr>
              <w:lastRenderedPageBreak/>
              <w:t>organizations' data protection practices</w:t>
            </w:r>
          </w:p>
        </w:tc>
        <w:tc>
          <w:tcPr>
            <w:tcW w:w="0" w:type="auto"/>
            <w:hideMark/>
          </w:tcPr>
          <w:p w14:paraId="1DF6768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 xml:space="preserve">Potential bias in interpretation of NDPR provisions, limited consideration of practical </w:t>
            </w:r>
            <w:r w:rsidRPr="00882708">
              <w:rPr>
                <w:rFonts w:ascii="Times New Roman" w:eastAsia="Times New Roman" w:hAnsi="Times New Roman" w:cs="Times New Roman"/>
                <w:kern w:val="0"/>
                <w:sz w:val="24"/>
                <w:szCs w:val="24"/>
                <w14:ligatures w14:val="none"/>
              </w:rPr>
              <w:lastRenderedPageBreak/>
              <w:t>implementation challenges.</w:t>
            </w:r>
          </w:p>
        </w:tc>
      </w:tr>
      <w:tr w:rsidR="00605654" w:rsidRPr="00882708" w14:paraId="6BD53D1B" w14:textId="77777777" w:rsidTr="00E07DDC">
        <w:tc>
          <w:tcPr>
            <w:tcW w:w="0" w:type="auto"/>
            <w:hideMark/>
          </w:tcPr>
          <w:p w14:paraId="5447380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Huth et al.</w:t>
            </w:r>
          </w:p>
        </w:tc>
        <w:tc>
          <w:tcPr>
            <w:tcW w:w="0" w:type="auto"/>
            <w:hideMark/>
          </w:tcPr>
          <w:p w14:paraId="4B3CA52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0</w:t>
            </w:r>
          </w:p>
        </w:tc>
        <w:tc>
          <w:tcPr>
            <w:tcW w:w="0" w:type="auto"/>
            <w:hideMark/>
          </w:tcPr>
          <w:p w14:paraId="7098AFB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Factors Influencing Organizational Compliance with NDPR</w:t>
            </w:r>
          </w:p>
        </w:tc>
        <w:tc>
          <w:tcPr>
            <w:tcW w:w="0" w:type="auto"/>
            <w:hideMark/>
          </w:tcPr>
          <w:p w14:paraId="2C9AFF6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nvestigation of factors influencing organizational compliance with NDPR</w:t>
            </w:r>
          </w:p>
        </w:tc>
        <w:tc>
          <w:tcPr>
            <w:tcW w:w="0" w:type="auto"/>
            <w:hideMark/>
          </w:tcPr>
          <w:p w14:paraId="514554D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generalizability due to focus on specific organizational contexts, potential bias in participant selection.</w:t>
            </w:r>
          </w:p>
        </w:tc>
      </w:tr>
      <w:tr w:rsidR="00605654" w:rsidRPr="00882708" w14:paraId="57E80D0B" w14:textId="77777777" w:rsidTr="00E07DDC">
        <w:tc>
          <w:tcPr>
            <w:tcW w:w="0" w:type="auto"/>
            <w:hideMark/>
          </w:tcPr>
          <w:p w14:paraId="6E96360F"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Huising</w:t>
            </w:r>
            <w:proofErr w:type="spellEnd"/>
            <w:r w:rsidRPr="00882708">
              <w:rPr>
                <w:rFonts w:ascii="Times New Roman" w:eastAsia="Times New Roman" w:hAnsi="Times New Roman" w:cs="Times New Roman"/>
                <w:kern w:val="0"/>
                <w:sz w:val="24"/>
                <w:szCs w:val="24"/>
                <w14:ligatures w14:val="none"/>
              </w:rPr>
              <w:t xml:space="preserve"> and </w:t>
            </w:r>
            <w:proofErr w:type="spellStart"/>
            <w:r w:rsidRPr="00882708">
              <w:rPr>
                <w:rFonts w:ascii="Times New Roman" w:eastAsia="Times New Roman" w:hAnsi="Times New Roman" w:cs="Times New Roman"/>
                <w:kern w:val="0"/>
                <w:sz w:val="24"/>
                <w:szCs w:val="24"/>
                <w14:ligatures w14:val="none"/>
              </w:rPr>
              <w:t>Silbey</w:t>
            </w:r>
            <w:proofErr w:type="spellEnd"/>
          </w:p>
        </w:tc>
        <w:tc>
          <w:tcPr>
            <w:tcW w:w="0" w:type="auto"/>
            <w:hideMark/>
          </w:tcPr>
          <w:p w14:paraId="13A4C40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33010DA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ole of Regulatory Authorities in NDPR Enforcement</w:t>
            </w:r>
          </w:p>
        </w:tc>
        <w:tc>
          <w:tcPr>
            <w:tcW w:w="0" w:type="auto"/>
            <w:hideMark/>
          </w:tcPr>
          <w:p w14:paraId="4A75494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xamination of regulatory authorities' role in enforcing NDPR and ensuring accountability</w:t>
            </w:r>
          </w:p>
        </w:tc>
        <w:tc>
          <w:tcPr>
            <w:tcW w:w="0" w:type="auto"/>
            <w:hideMark/>
          </w:tcPr>
          <w:p w14:paraId="10884C6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assessing regulatory authorities' effectiveness, potential bias in data collection methods.</w:t>
            </w:r>
          </w:p>
        </w:tc>
      </w:tr>
      <w:tr w:rsidR="00605654" w:rsidRPr="00882708" w14:paraId="2B129DB6" w14:textId="77777777" w:rsidTr="00E07DDC">
        <w:tc>
          <w:tcPr>
            <w:tcW w:w="0" w:type="auto"/>
            <w:hideMark/>
          </w:tcPr>
          <w:p w14:paraId="7C4941F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Hashmi et al.</w:t>
            </w:r>
          </w:p>
        </w:tc>
        <w:tc>
          <w:tcPr>
            <w:tcW w:w="0" w:type="auto"/>
            <w:hideMark/>
          </w:tcPr>
          <w:p w14:paraId="2174EBA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1D80A19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valuation of Web Application Privacy Policies' Compliance with NDPR</w:t>
            </w:r>
          </w:p>
        </w:tc>
        <w:tc>
          <w:tcPr>
            <w:tcW w:w="0" w:type="auto"/>
            <w:hideMark/>
          </w:tcPr>
          <w:p w14:paraId="6AC2C08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ssessment of web application privacy policies' compliance with NDPR requirements</w:t>
            </w:r>
          </w:p>
        </w:tc>
        <w:tc>
          <w:tcPr>
            <w:tcW w:w="0" w:type="auto"/>
            <w:hideMark/>
          </w:tcPr>
          <w:p w14:paraId="4C60726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ample size in assessing web application privacy policies, potential bias in data collection methods.</w:t>
            </w:r>
          </w:p>
        </w:tc>
      </w:tr>
      <w:tr w:rsidR="00605654" w:rsidRPr="00882708" w14:paraId="5C1DCCFC" w14:textId="77777777" w:rsidTr="00E07DDC">
        <w:tc>
          <w:tcPr>
            <w:tcW w:w="0" w:type="auto"/>
            <w:hideMark/>
          </w:tcPr>
          <w:p w14:paraId="043907F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Malek</w:t>
            </w:r>
          </w:p>
        </w:tc>
        <w:tc>
          <w:tcPr>
            <w:tcW w:w="0" w:type="auto"/>
            <w:hideMark/>
          </w:tcPr>
          <w:p w14:paraId="1AF4499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28B7965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mplications of NDPR Data Minimization Principle for Web Application Development</w:t>
            </w:r>
          </w:p>
        </w:tc>
        <w:tc>
          <w:tcPr>
            <w:tcW w:w="0" w:type="auto"/>
            <w:hideMark/>
          </w:tcPr>
          <w:p w14:paraId="260F972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Analysis of NDPR's data minimization </w:t>
            </w:r>
            <w:proofErr w:type="gramStart"/>
            <w:r w:rsidRPr="00882708">
              <w:rPr>
                <w:rFonts w:ascii="Times New Roman" w:eastAsia="Times New Roman" w:hAnsi="Times New Roman" w:cs="Times New Roman"/>
                <w:kern w:val="0"/>
                <w:sz w:val="24"/>
                <w:szCs w:val="24"/>
                <w14:ligatures w14:val="none"/>
              </w:rPr>
              <w:t>principle</w:t>
            </w:r>
            <w:proofErr w:type="gramEnd"/>
            <w:r w:rsidRPr="00882708">
              <w:rPr>
                <w:rFonts w:ascii="Times New Roman" w:eastAsia="Times New Roman" w:hAnsi="Times New Roman" w:cs="Times New Roman"/>
                <w:kern w:val="0"/>
                <w:sz w:val="24"/>
                <w:szCs w:val="24"/>
                <w14:ligatures w14:val="none"/>
              </w:rPr>
              <w:t xml:space="preserve"> implications for web application development</w:t>
            </w:r>
          </w:p>
        </w:tc>
        <w:tc>
          <w:tcPr>
            <w:tcW w:w="0" w:type="auto"/>
            <w:hideMark/>
          </w:tcPr>
          <w:p w14:paraId="3F27275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consideration of practical challenges in implementing data minimization principles in web applications.</w:t>
            </w:r>
          </w:p>
        </w:tc>
      </w:tr>
      <w:tr w:rsidR="00605654" w:rsidRPr="00882708" w14:paraId="42C0DA2A" w14:textId="77777777" w:rsidTr="00E07DDC">
        <w:tc>
          <w:tcPr>
            <w:tcW w:w="0" w:type="auto"/>
            <w:hideMark/>
          </w:tcPr>
          <w:p w14:paraId="7E4DD43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tevens et al.</w:t>
            </w:r>
          </w:p>
        </w:tc>
        <w:tc>
          <w:tcPr>
            <w:tcW w:w="0" w:type="auto"/>
            <w:hideMark/>
          </w:tcPr>
          <w:p w14:paraId="0AD2EE5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590E4776"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allenges in Implementing Technical and Organizational Measures under NDPR</w:t>
            </w:r>
          </w:p>
        </w:tc>
        <w:tc>
          <w:tcPr>
            <w:tcW w:w="0" w:type="auto"/>
            <w:hideMark/>
          </w:tcPr>
          <w:p w14:paraId="13D85B2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nvestigation of challenges faced by organizations in implementing NDPR's security requirements</w:t>
            </w:r>
          </w:p>
        </w:tc>
        <w:tc>
          <w:tcPr>
            <w:tcW w:w="0" w:type="auto"/>
            <w:hideMark/>
          </w:tcPr>
          <w:p w14:paraId="6E2CAB9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representation of organizational perspectives, potential bias in participant selection.</w:t>
            </w:r>
          </w:p>
        </w:tc>
      </w:tr>
    </w:tbl>
    <w:p w14:paraId="7B7E4A35" w14:textId="77777777" w:rsidR="00605654" w:rsidRPr="00882708" w:rsidRDefault="00605654" w:rsidP="00605654">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882708">
        <w:rPr>
          <w:rFonts w:ascii="Times New Roman" w:eastAsia="Times New Roman" w:hAnsi="Times New Roman" w:cs="Times New Roman"/>
          <w:b/>
          <w:bCs/>
          <w:kern w:val="0"/>
          <w:sz w:val="27"/>
          <w:szCs w:val="27"/>
          <w14:ligatures w14:val="none"/>
        </w:rPr>
        <w:t>Literature on Vulnerability Assessment of Web Applications</w:t>
      </w:r>
    </w:p>
    <w:tbl>
      <w:tblPr>
        <w:tblStyle w:val="TableGrid"/>
        <w:tblW w:w="0" w:type="auto"/>
        <w:tblLook w:val="04A0" w:firstRow="1" w:lastRow="0" w:firstColumn="1" w:lastColumn="0" w:noHBand="0" w:noVBand="1"/>
      </w:tblPr>
      <w:tblGrid>
        <w:gridCol w:w="1611"/>
        <w:gridCol w:w="723"/>
        <w:gridCol w:w="2083"/>
        <w:gridCol w:w="2170"/>
        <w:gridCol w:w="2429"/>
      </w:tblGrid>
      <w:tr w:rsidR="00605654" w:rsidRPr="00882708" w14:paraId="45C841CA" w14:textId="77777777" w:rsidTr="00E07DDC">
        <w:tc>
          <w:tcPr>
            <w:tcW w:w="0" w:type="auto"/>
            <w:hideMark/>
          </w:tcPr>
          <w:p w14:paraId="36F1C200"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Author</w:t>
            </w:r>
          </w:p>
        </w:tc>
        <w:tc>
          <w:tcPr>
            <w:tcW w:w="0" w:type="auto"/>
            <w:hideMark/>
          </w:tcPr>
          <w:p w14:paraId="73AC3F75"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Year</w:t>
            </w:r>
          </w:p>
        </w:tc>
        <w:tc>
          <w:tcPr>
            <w:tcW w:w="0" w:type="auto"/>
            <w:hideMark/>
          </w:tcPr>
          <w:p w14:paraId="320B53F5"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Title</w:t>
            </w:r>
          </w:p>
        </w:tc>
        <w:tc>
          <w:tcPr>
            <w:tcW w:w="0" w:type="auto"/>
            <w:hideMark/>
          </w:tcPr>
          <w:p w14:paraId="77A09992"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Methodology</w:t>
            </w:r>
          </w:p>
        </w:tc>
        <w:tc>
          <w:tcPr>
            <w:tcW w:w="0" w:type="auto"/>
            <w:hideMark/>
          </w:tcPr>
          <w:p w14:paraId="67305F63" w14:textId="77777777" w:rsidR="00605654" w:rsidRPr="00882708" w:rsidRDefault="00605654" w:rsidP="00E07DDC">
            <w:pPr>
              <w:jc w:val="center"/>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Limitation</w:t>
            </w:r>
          </w:p>
        </w:tc>
      </w:tr>
      <w:tr w:rsidR="00605654" w:rsidRPr="00882708" w14:paraId="5E55F58D" w14:textId="77777777" w:rsidTr="00E07DDC">
        <w:tc>
          <w:tcPr>
            <w:tcW w:w="0" w:type="auto"/>
            <w:hideMark/>
          </w:tcPr>
          <w:p w14:paraId="2E90C0A5"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Swead</w:t>
            </w:r>
            <w:proofErr w:type="spellEnd"/>
            <w:r w:rsidRPr="00882708">
              <w:rPr>
                <w:rFonts w:ascii="Times New Roman" w:eastAsia="Times New Roman" w:hAnsi="Times New Roman" w:cs="Times New Roman"/>
                <w:kern w:val="0"/>
                <w:sz w:val="24"/>
                <w:szCs w:val="24"/>
                <w14:ligatures w14:val="none"/>
              </w:rPr>
              <w:t xml:space="preserve"> and </w:t>
            </w:r>
            <w:proofErr w:type="spellStart"/>
            <w:r w:rsidRPr="00882708">
              <w:rPr>
                <w:rFonts w:ascii="Times New Roman" w:eastAsia="Times New Roman" w:hAnsi="Times New Roman" w:cs="Times New Roman"/>
                <w:kern w:val="0"/>
                <w:sz w:val="24"/>
                <w:szCs w:val="24"/>
                <w14:ligatures w14:val="none"/>
              </w:rPr>
              <w:t>Almustafa</w:t>
            </w:r>
            <w:proofErr w:type="spellEnd"/>
          </w:p>
        </w:tc>
        <w:tc>
          <w:tcPr>
            <w:tcW w:w="0" w:type="auto"/>
            <w:hideMark/>
          </w:tcPr>
          <w:p w14:paraId="023B40C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362FD22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ase Study: Vulnerability Landscape of a Financial Institution's Web Application</w:t>
            </w:r>
          </w:p>
        </w:tc>
        <w:tc>
          <w:tcPr>
            <w:tcW w:w="0" w:type="auto"/>
            <w:hideMark/>
          </w:tcPr>
          <w:p w14:paraId="639EECA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xamination of vulnerabilities in a financial institution's web application</w:t>
            </w:r>
          </w:p>
        </w:tc>
        <w:tc>
          <w:tcPr>
            <w:tcW w:w="0" w:type="auto"/>
            <w:hideMark/>
          </w:tcPr>
          <w:p w14:paraId="62EAA201"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pecific to a single case study, limited generalizability to other types of web applications.</w:t>
            </w:r>
          </w:p>
        </w:tc>
      </w:tr>
      <w:tr w:rsidR="00605654" w:rsidRPr="00882708" w14:paraId="6D198FB3" w14:textId="77777777" w:rsidTr="00E07DDC">
        <w:tc>
          <w:tcPr>
            <w:tcW w:w="0" w:type="auto"/>
            <w:hideMark/>
          </w:tcPr>
          <w:p w14:paraId="22B9FF5C" w14:textId="77777777" w:rsidR="00605654" w:rsidRPr="00882708" w:rsidRDefault="00605654" w:rsidP="00E07DDC">
            <w:pPr>
              <w:rPr>
                <w:rFonts w:ascii="Times New Roman" w:eastAsia="Times New Roman" w:hAnsi="Times New Roman" w:cs="Times New Roman"/>
                <w:kern w:val="0"/>
                <w:sz w:val="24"/>
                <w:szCs w:val="24"/>
                <w14:ligatures w14:val="none"/>
              </w:rPr>
            </w:pPr>
            <w:proofErr w:type="spellStart"/>
            <w:r w:rsidRPr="00882708">
              <w:rPr>
                <w:rFonts w:ascii="Times New Roman" w:eastAsia="Times New Roman" w:hAnsi="Times New Roman" w:cs="Times New Roman"/>
                <w:kern w:val="0"/>
                <w:sz w:val="24"/>
                <w:szCs w:val="24"/>
                <w14:ligatures w14:val="none"/>
              </w:rPr>
              <w:t>Polsani</w:t>
            </w:r>
            <w:proofErr w:type="spellEnd"/>
            <w:r w:rsidRPr="00882708">
              <w:rPr>
                <w:rFonts w:ascii="Times New Roman" w:eastAsia="Times New Roman" w:hAnsi="Times New Roman" w:cs="Times New Roman"/>
                <w:kern w:val="0"/>
                <w:sz w:val="24"/>
                <w:szCs w:val="24"/>
                <w14:ligatures w14:val="none"/>
              </w:rPr>
              <w:t xml:space="preserve"> Jahnavi and Balla Manoj Kumar</w:t>
            </w:r>
          </w:p>
        </w:tc>
        <w:tc>
          <w:tcPr>
            <w:tcW w:w="0" w:type="auto"/>
            <w:hideMark/>
          </w:tcPr>
          <w:p w14:paraId="54863DCB"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1</w:t>
            </w:r>
          </w:p>
        </w:tc>
        <w:tc>
          <w:tcPr>
            <w:tcW w:w="0" w:type="auto"/>
            <w:hideMark/>
          </w:tcPr>
          <w:p w14:paraId="3CFD78A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ase Study: Impact of Vulnerability Assessment on E-commerce Platform's Web Application</w:t>
            </w:r>
          </w:p>
        </w:tc>
        <w:tc>
          <w:tcPr>
            <w:tcW w:w="0" w:type="auto"/>
            <w:hideMark/>
          </w:tcPr>
          <w:p w14:paraId="630970D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Investigation of vulnerability assessment impact on e-commerce platform's web application</w:t>
            </w:r>
          </w:p>
        </w:tc>
        <w:tc>
          <w:tcPr>
            <w:tcW w:w="0" w:type="auto"/>
            <w:hideMark/>
          </w:tcPr>
          <w:p w14:paraId="7C3A8BF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Specific to a single case study, limited generalizability to other industries or web application contexts.</w:t>
            </w:r>
          </w:p>
        </w:tc>
      </w:tr>
      <w:tr w:rsidR="00605654" w:rsidRPr="00882708" w14:paraId="62F2C8CE" w14:textId="77777777" w:rsidTr="00E07DDC">
        <w:tc>
          <w:tcPr>
            <w:tcW w:w="0" w:type="auto"/>
            <w:hideMark/>
          </w:tcPr>
          <w:p w14:paraId="08AAACC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Siva Prasad et al.</w:t>
            </w:r>
          </w:p>
        </w:tc>
        <w:tc>
          <w:tcPr>
            <w:tcW w:w="0" w:type="auto"/>
            <w:hideMark/>
          </w:tcPr>
          <w:p w14:paraId="16B2432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8</w:t>
            </w:r>
          </w:p>
        </w:tc>
        <w:tc>
          <w:tcPr>
            <w:tcW w:w="0" w:type="auto"/>
            <w:hideMark/>
          </w:tcPr>
          <w:p w14:paraId="4FC6FD3E"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Effectiveness of Vulnerability Assessment Techniques in Web Applications</w:t>
            </w:r>
          </w:p>
        </w:tc>
        <w:tc>
          <w:tcPr>
            <w:tcW w:w="0" w:type="auto"/>
            <w:hideMark/>
          </w:tcPr>
          <w:p w14:paraId="1FEE17B4"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omparison of vulnerability assessment techniques in identifying and mitigating vulnerabilities</w:t>
            </w:r>
          </w:p>
        </w:tc>
        <w:tc>
          <w:tcPr>
            <w:tcW w:w="0" w:type="auto"/>
            <w:hideMark/>
          </w:tcPr>
          <w:p w14:paraId="0C10289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Potential bias in the selection of techniques evaluated, limited consideration of emerging vulnerabilities.</w:t>
            </w:r>
          </w:p>
        </w:tc>
      </w:tr>
      <w:tr w:rsidR="00605654" w:rsidRPr="00882708" w14:paraId="687363E2" w14:textId="77777777" w:rsidTr="00E07DDC">
        <w:tc>
          <w:tcPr>
            <w:tcW w:w="0" w:type="auto"/>
            <w:hideMark/>
          </w:tcPr>
          <w:p w14:paraId="170E6267"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hernihiv Polytechnic National University et al.</w:t>
            </w:r>
          </w:p>
        </w:tc>
        <w:tc>
          <w:tcPr>
            <w:tcW w:w="0" w:type="auto"/>
            <w:hideMark/>
          </w:tcPr>
          <w:p w14:paraId="1DE1BB8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22</w:t>
            </w:r>
          </w:p>
        </w:tc>
        <w:tc>
          <w:tcPr>
            <w:tcW w:w="0" w:type="auto"/>
            <w:hideMark/>
          </w:tcPr>
          <w:p w14:paraId="77E4B130"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view: Automated Scanning Tools in Vulnerability Assessment</w:t>
            </w:r>
          </w:p>
        </w:tc>
        <w:tc>
          <w:tcPr>
            <w:tcW w:w="0" w:type="auto"/>
            <w:hideMark/>
          </w:tcPr>
          <w:p w14:paraId="1B6E7BA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view of automated scanning tools' role in vulnerability assessment</w:t>
            </w:r>
          </w:p>
        </w:tc>
        <w:tc>
          <w:tcPr>
            <w:tcW w:w="0" w:type="auto"/>
            <w:hideMark/>
          </w:tcPr>
          <w:p w14:paraId="788A307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assessing other vulnerability assessment techniques, potential bias in selection of tools reviewed.</w:t>
            </w:r>
          </w:p>
        </w:tc>
      </w:tr>
      <w:tr w:rsidR="00605654" w:rsidRPr="00882708" w14:paraId="48057E47" w14:textId="77777777" w:rsidTr="00E07DDC">
        <w:tc>
          <w:tcPr>
            <w:tcW w:w="0" w:type="auto"/>
            <w:hideMark/>
          </w:tcPr>
          <w:p w14:paraId="2DCBB6BC"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u et al.</w:t>
            </w:r>
          </w:p>
        </w:tc>
        <w:tc>
          <w:tcPr>
            <w:tcW w:w="0" w:type="auto"/>
            <w:hideMark/>
          </w:tcPr>
          <w:p w14:paraId="7B2E17C5"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3252D9BA"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view: Manual Code Review in Vulnerability Assessment</w:t>
            </w:r>
          </w:p>
        </w:tc>
        <w:tc>
          <w:tcPr>
            <w:tcW w:w="0" w:type="auto"/>
            <w:hideMark/>
          </w:tcPr>
          <w:p w14:paraId="2F778379"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view of manual code review's role in vulnerability assessment</w:t>
            </w:r>
          </w:p>
        </w:tc>
        <w:tc>
          <w:tcPr>
            <w:tcW w:w="0" w:type="auto"/>
            <w:hideMark/>
          </w:tcPr>
          <w:p w14:paraId="16FB76B3"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assessing other vulnerability assessment techniques, potential bias in selection of studies reviewed.</w:t>
            </w:r>
          </w:p>
        </w:tc>
      </w:tr>
      <w:tr w:rsidR="00605654" w:rsidRPr="00882708" w14:paraId="7CE9DDF9" w14:textId="77777777" w:rsidTr="00E07DDC">
        <w:tc>
          <w:tcPr>
            <w:tcW w:w="0" w:type="auto"/>
            <w:hideMark/>
          </w:tcPr>
          <w:p w14:paraId="15CA4E0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Božić et al.</w:t>
            </w:r>
          </w:p>
        </w:tc>
        <w:tc>
          <w:tcPr>
            <w:tcW w:w="0" w:type="auto"/>
            <w:hideMark/>
          </w:tcPr>
          <w:p w14:paraId="0D20FD8D"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2019</w:t>
            </w:r>
          </w:p>
        </w:tc>
        <w:tc>
          <w:tcPr>
            <w:tcW w:w="0" w:type="auto"/>
            <w:hideMark/>
          </w:tcPr>
          <w:p w14:paraId="45ABBFD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view: Penetration Testing in Vulnerability Assessment</w:t>
            </w:r>
          </w:p>
        </w:tc>
        <w:tc>
          <w:tcPr>
            <w:tcW w:w="0" w:type="auto"/>
            <w:hideMark/>
          </w:tcPr>
          <w:p w14:paraId="68ECA9F2"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Review of penetration testing's role in vulnerability assessment</w:t>
            </w:r>
          </w:p>
        </w:tc>
        <w:tc>
          <w:tcPr>
            <w:tcW w:w="0" w:type="auto"/>
            <w:hideMark/>
          </w:tcPr>
          <w:p w14:paraId="5A40A43F" w14:textId="77777777" w:rsidR="00605654" w:rsidRPr="00882708" w:rsidRDefault="00605654" w:rsidP="00E07DDC">
            <w:pPr>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Limited scope in assessing other vulnerability assessment techniques, potential bias in selection of studies reviewed.</w:t>
            </w:r>
          </w:p>
        </w:tc>
      </w:tr>
    </w:tbl>
    <w:p w14:paraId="32F59889" w14:textId="77777777" w:rsidR="00605654" w:rsidRDefault="00605654" w:rsidP="00605654"/>
    <w:p w14:paraId="12E99C02" w14:textId="6AE94517" w:rsidR="00605654" w:rsidRPr="00882708" w:rsidRDefault="00605654" w:rsidP="00605654">
      <w:p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commentRangeStart w:id="1"/>
      <w:r w:rsidRPr="00882708">
        <w:rPr>
          <w:rFonts w:ascii="Times New Roman" w:eastAsia="Times New Roman" w:hAnsi="Times New Roman" w:cs="Times New Roman"/>
          <w:b/>
          <w:bCs/>
          <w:kern w:val="0"/>
          <w:sz w:val="24"/>
          <w:szCs w:val="24"/>
          <w14:ligatures w14:val="none"/>
        </w:rPr>
        <w:t>Case Study: Vulnerability Assessment of Baze University Web Application</w:t>
      </w:r>
    </w:p>
    <w:p w14:paraId="447ACEEB" w14:textId="42613DDE" w:rsidR="00605654" w:rsidRPr="0088270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w:t>
      </w:r>
      <w:commentRangeEnd w:id="1"/>
      <w:r w:rsidR="007C1DBD">
        <w:rPr>
          <w:rStyle w:val="CommentReference"/>
        </w:rPr>
        <w:commentReference w:id="1"/>
      </w:r>
    </w:p>
    <w:p w14:paraId="3660DCB9" w14:textId="120C67FD" w:rsidR="00605654" w:rsidRPr="00882708" w:rsidRDefault="00605654" w:rsidP="00605654">
      <w:pPr>
        <w:spacing w:before="100" w:beforeAutospacing="1" w:after="100" w:afterAutospacing="1" w:line="360" w:lineRule="auto"/>
        <w:jc w:val="both"/>
        <w:outlineLvl w:val="2"/>
        <w:rPr>
          <w:rFonts w:ascii="Times New Roman" w:eastAsia="Times New Roman" w:hAnsi="Times New Roman" w:cs="Times New Roman"/>
          <w:b/>
          <w:bCs/>
          <w:kern w:val="0"/>
          <w:sz w:val="24"/>
          <w:szCs w:val="24"/>
          <w14:ligatures w14:val="none"/>
        </w:rPr>
      </w:pPr>
      <w:r w:rsidRPr="00882708">
        <w:rPr>
          <w:rFonts w:ascii="Times New Roman" w:eastAsia="Times New Roman" w:hAnsi="Times New Roman" w:cs="Times New Roman"/>
          <w:b/>
          <w:bCs/>
          <w:kern w:val="0"/>
          <w:sz w:val="24"/>
          <w:szCs w:val="24"/>
          <w14:ligatures w14:val="none"/>
        </w:rPr>
        <w:t>Summary</w:t>
      </w:r>
    </w:p>
    <w:p w14:paraId="3D006665" w14:textId="77777777" w:rsidR="00605654" w:rsidRPr="00882708" w:rsidRDefault="00605654" w:rsidP="00605654">
      <w:p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53650B94"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National Data Protection Regulation (NDPR)</w:t>
      </w:r>
      <w:r w:rsidRPr="00882708">
        <w:rPr>
          <w:rFonts w:ascii="Times New Roman" w:eastAsia="Times New Roman" w:hAnsi="Times New Roman" w:cs="Times New Roman"/>
          <w:kern w:val="0"/>
          <w:sz w:val="24"/>
          <w:szCs w:val="24"/>
          <w14:ligatures w14:val="none"/>
        </w:rPr>
        <w:t>:</w:t>
      </w:r>
    </w:p>
    <w:p w14:paraId="667A1344"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The NDPR is a crucial regulatory framework in Nigeria aimed at protecting individuals' personal data and ensuring data privacy in web applications.</w:t>
      </w:r>
    </w:p>
    <w:p w14:paraId="7442041F"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lastRenderedPageBreak/>
        <w:t>Studies and research papers have explored the provisions, implementation challenges, and impact of the NDPR on data privacy practices in web applications.</w:t>
      </w:r>
    </w:p>
    <w:p w14:paraId="23A51319"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Vulnerability Assessment Techniques</w:t>
      </w:r>
      <w:r w:rsidRPr="00882708">
        <w:rPr>
          <w:rFonts w:ascii="Times New Roman" w:eastAsia="Times New Roman" w:hAnsi="Times New Roman" w:cs="Times New Roman"/>
          <w:kern w:val="0"/>
          <w:sz w:val="24"/>
          <w:szCs w:val="24"/>
          <w14:ligatures w14:val="none"/>
        </w:rPr>
        <w:t>:</w:t>
      </w:r>
    </w:p>
    <w:p w14:paraId="0EDA670C"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Automated scanning tools, manual code reviews, and penetration testing are commonly used techniques in vulnerability assessment to identify and mitigate security vulnerabilities in web applications.</w:t>
      </w:r>
    </w:p>
    <w:p w14:paraId="6BAFFD57"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Case studies and research findings have highlighted the effectiveness of these techniques in identifying vulnerabilities and improving the security posture of web applications.</w:t>
      </w:r>
    </w:p>
    <w:p w14:paraId="5996E578" w14:textId="77777777" w:rsidR="00605654" w:rsidRPr="00882708" w:rsidRDefault="00605654" w:rsidP="00605654">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b/>
          <w:bCs/>
          <w:kern w:val="0"/>
          <w:sz w:val="24"/>
          <w:szCs w:val="24"/>
          <w14:ligatures w14:val="none"/>
        </w:rPr>
        <w:t>Data Privacy Concerns and Practices</w:t>
      </w:r>
      <w:r w:rsidRPr="00882708">
        <w:rPr>
          <w:rFonts w:ascii="Times New Roman" w:eastAsia="Times New Roman" w:hAnsi="Times New Roman" w:cs="Times New Roman"/>
          <w:kern w:val="0"/>
          <w:sz w:val="24"/>
          <w:szCs w:val="24"/>
          <w14:ligatures w14:val="none"/>
        </w:rPr>
        <w:t>:</w:t>
      </w:r>
    </w:p>
    <w:p w14:paraId="0CEE17F8"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Data privacy concerns have become increasingly prominent in the context of web applications, with studies examining the transparency and accountability of data handling practices.</w:t>
      </w:r>
    </w:p>
    <w:p w14:paraId="251A43BC" w14:textId="77777777" w:rsidR="00605654" w:rsidRPr="00882708" w:rsidRDefault="00605654" w:rsidP="00605654">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14:ligatures w14:val="none"/>
        </w:rPr>
      </w:pPr>
      <w:r w:rsidRPr="00882708">
        <w:rPr>
          <w:rFonts w:ascii="Times New Roman" w:eastAsia="Times New Roman" w:hAnsi="Times New Roman" w:cs="Times New Roman"/>
          <w:kern w:val="0"/>
          <w:sz w:val="24"/>
          <w:szCs w:val="24"/>
          <w14:ligatures w14:val="none"/>
        </w:rPr>
        <w:t xml:space="preserve">Emerging trends such as </w:t>
      </w:r>
      <w:proofErr w:type="spellStart"/>
      <w:r w:rsidRPr="00882708">
        <w:rPr>
          <w:rFonts w:ascii="Times New Roman" w:eastAsia="Times New Roman" w:hAnsi="Times New Roman" w:cs="Times New Roman"/>
          <w:kern w:val="0"/>
          <w:sz w:val="24"/>
          <w:szCs w:val="24"/>
          <w14:ligatures w14:val="none"/>
        </w:rPr>
        <w:t>DevSecOps</w:t>
      </w:r>
      <w:proofErr w:type="spellEnd"/>
      <w:r w:rsidRPr="00882708">
        <w:rPr>
          <w:rFonts w:ascii="Times New Roman" w:eastAsia="Times New Roman" w:hAnsi="Times New Roman" w:cs="Times New Roman"/>
          <w:kern w:val="0"/>
          <w:sz w:val="24"/>
          <w:szCs w:val="24"/>
          <w14:ligatures w14:val="none"/>
        </w:rPr>
        <w:t>, containerization, microservices architecture, and the use of AI/ML techniques are shaping data privacy practices and vulnerability assessment methodologies in web applications.</w:t>
      </w:r>
    </w:p>
    <w:p w14:paraId="21267984" w14:textId="77777777" w:rsidR="0087533F" w:rsidRPr="00E66407" w:rsidRDefault="0087533F" w:rsidP="0087533F">
      <w:pPr>
        <w:spacing w:line="360" w:lineRule="auto"/>
        <w:jc w:val="both"/>
        <w:rPr>
          <w:rFonts w:ascii="Times New Roman" w:hAnsi="Times New Roman" w:cs="Times New Roman"/>
          <w:sz w:val="24"/>
          <w:szCs w:val="24"/>
        </w:rPr>
      </w:pPr>
    </w:p>
    <w:p w14:paraId="583D4AE4" w14:textId="588CD99E" w:rsidR="007103AF" w:rsidRPr="00BB0B7F" w:rsidRDefault="00BB0B7F" w:rsidP="002729C3">
      <w:pPr>
        <w:spacing w:line="360" w:lineRule="auto"/>
        <w:jc w:val="both"/>
        <w:rPr>
          <w:rFonts w:ascii="Times New Roman" w:hAnsi="Times New Roman" w:cs="Times New Roman"/>
          <w:b/>
          <w:bCs/>
          <w:sz w:val="24"/>
          <w:szCs w:val="24"/>
        </w:rPr>
      </w:pPr>
      <w:commentRangeStart w:id="2"/>
      <w:r w:rsidRPr="00BB0B7F">
        <w:rPr>
          <w:rFonts w:ascii="Times New Roman" w:hAnsi="Times New Roman" w:cs="Times New Roman"/>
          <w:b/>
          <w:bCs/>
          <w:sz w:val="24"/>
          <w:szCs w:val="24"/>
        </w:rPr>
        <w:t>REFERENCES</w:t>
      </w:r>
      <w:commentRangeEnd w:id="2"/>
      <w:r w:rsidR="007C1DBD">
        <w:rPr>
          <w:rStyle w:val="CommentReference"/>
        </w:rPr>
        <w:commentReference w:id="2"/>
      </w:r>
    </w:p>
    <w:p w14:paraId="5523093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fldChar w:fldCharType="begin"/>
      </w:r>
      <w:r w:rsidRPr="00BB0B7F">
        <w:rPr>
          <w:rFonts w:ascii="Times New Roman" w:hAnsi="Times New Roman" w:cs="Times New Roman"/>
          <w:sz w:val="24"/>
          <w:szCs w:val="24"/>
        </w:rPr>
        <w:instrText xml:space="preserve"> ADDIN ZOTERO_BIBL {"uncited":[],"omitted":[],"custom":[]} CSL_BIBLIOGRAPHY </w:instrText>
      </w:r>
      <w:r w:rsidRPr="00BB0B7F">
        <w:rPr>
          <w:rFonts w:ascii="Times New Roman" w:hAnsi="Times New Roman" w:cs="Times New Roman"/>
          <w:sz w:val="24"/>
          <w:szCs w:val="24"/>
        </w:rPr>
        <w:fldChar w:fldCharType="separate"/>
      </w:r>
      <w:r w:rsidRPr="00BB0B7F">
        <w:rPr>
          <w:rFonts w:ascii="Times New Roman" w:hAnsi="Times New Roman" w:cs="Times New Roman"/>
          <w:sz w:val="24"/>
          <w:szCs w:val="24"/>
        </w:rPr>
        <w:t>Abd Razak, S., Mohd Nazari, N.H., Al-Dhaqm, A., 2020. Data Anonymization Using Pseudonym System to Preserve Data Privacy. IEEE Access 8, 43256–43264. https://doi.org/10.1109/ACCESS.2020.2977117</w:t>
      </w:r>
    </w:p>
    <w:p w14:paraId="3C2699E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anda, A., Satria, D., Ardhana, M.I., Dahlan, A.A., Mooduto, H.A., 2021. Web Application Penetration Testing Using SQL Injection Attack. JOIV : Int. J. Inform. Visualization 5, 320. https://doi.org/10.30630/joiv.5.3.470</w:t>
      </w:r>
    </w:p>
    <w:p w14:paraId="120FF5D0"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bulayhi, M.S., Khediri, S.E., 2022. A Comprehensive Study on Privacy and Security on Social Media. Int. J. Interact. Mob. Technol. 16, 4–21. https://doi.org/10.3991/ijim.v16i01.27761</w:t>
      </w:r>
    </w:p>
    <w:p w14:paraId="0955E5B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njaria, D., Kulkarni, M., 2021. Effective DevSecOps Implementation: A Systematic Literature Review. revistageintec 11, 4931–4945. https://doi.org/10.47059/revistageintec.v11i4.2514</w:t>
      </w:r>
    </w:p>
    <w:p w14:paraId="36C83B3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ožić, K., Penevski, N., Adamović, S., 2019. Penetration Testing and Vulnerability Assessment: Introduction, Phases, Tools and Methods. Proceedings of the International Scientific Conference - Sinteza 2019 229–234. https://doi.org/10.15308/Sinteza-2019-229-234</w:t>
      </w:r>
    </w:p>
    <w:p w14:paraId="4141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wire, L., 2023. Challenges in Implementing Data Protection Laws: Lessons Learnt from Developed Countries. IJLP 8, 28–36. https://doi.org/10.47604/ijlp.1890</w:t>
      </w:r>
    </w:p>
    <w:p w14:paraId="30C1911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ndramouli, R., Butcher, Z., 2020. Building Secure Microservices-based Applications Using Service-Mesh Architecture. https://doi.org/10.6028/NIST.SP.800-204A-draft</w:t>
      </w:r>
    </w:p>
    <w:p w14:paraId="0CE85EB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ssang, G., 2017. The impact of the EU general data protection regulation on scientific research. ecancer 11. https://doi.org/10.3332/ecancer.2017.709</w:t>
      </w:r>
    </w:p>
    <w:p w14:paraId="4986B59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ng, E.C.K., Wang, T., 2022. Institutional Strategies for Cybersecurity in Higher Education Institutions. Information 13, 192. https://doi.org/10.3390/info13040192</w:t>
      </w:r>
    </w:p>
    <w:p w14:paraId="4FF198F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Chernihiv Polytechnic National University, Berloh, Y., Rohovenko, A., Chernihiv Polytechnic National University, Dyvnych, H., Chernihiv Polytechnic National University, 2022. </w:t>
      </w:r>
      <w:r w:rsidRPr="00BB0B7F">
        <w:rPr>
          <w:rFonts w:ascii="Times New Roman" w:hAnsi="Times New Roman" w:cs="Times New Roman"/>
          <w:sz w:val="24"/>
          <w:szCs w:val="24"/>
        </w:rPr>
        <w:lastRenderedPageBreak/>
        <w:t>RESEARCH OF METHODS OF AUTOMATED SEARCH OF “SQL INJECTION” TYPE VULNERABILITIES IN WEB APPLICATIONS. TST 113–120. https://doi.org/10.25140/2411-5363-2022-4(30)-113-120</w:t>
      </w:r>
    </w:p>
    <w:p w14:paraId="0286AC5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RIST (Deemed to be University), Pune, Lavasa, Modi, S., 2023. CHANGING SECURITY WITH EVERY SPIRAL. IJSREM 07. https://doi.org/10.55041/IJSREM20194</w:t>
      </w:r>
    </w:p>
    <w:p w14:paraId="038DCF8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iclosi, F., Massacci, F., 2023. The Data Protection Officer: A Ubiquitous Role That No One Really Knows. IEEE Secur. Privacy 21, 66–77. https://doi.org/10.1109/MSEC.2022.3222115</w:t>
      </w:r>
    </w:p>
    <w:p w14:paraId="725E828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amen, W.W.P., Harkens, A., Li, W., Ahmed-Rengers, E., Yeung, K., 2021. Data protection in post-Brexit Britain: A response to the Government of the United Kingdom’s public consultation on reforms to the data protection regime (“Data: A new direction”). https://doi.org/10.31235/osf.io/uszqp</w:t>
      </w:r>
    </w:p>
    <w:p w14:paraId="2EC22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rra, F., Wagner, I., Boiten, E., Hadlington, L., Psychoula, I., Snape, R., 2020. Challenges in assessing privacy impact: Tales from the front lines. Security and Privacy 3, e101. https://doi.org/10.1002/spy2.101</w:t>
      </w:r>
    </w:p>
    <w:p w14:paraId="2DE8EF2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Gajrani, J., Tripathi, M., Laxmi, V., Somani, G., Zemmari, A., Gaur, M.S., 2020. </w:t>
      </w:r>
      <w:r w:rsidRPr="00BB0B7F">
        <w:rPr>
          <w:rFonts w:ascii="Times New Roman" w:hAnsi="Times New Roman" w:cs="Times New Roman"/>
          <w:i/>
          <w:iCs/>
          <w:sz w:val="24"/>
          <w:szCs w:val="24"/>
        </w:rPr>
        <w:t>Vulvet</w:t>
      </w:r>
      <w:r w:rsidRPr="00BB0B7F">
        <w:rPr>
          <w:rFonts w:ascii="Times New Roman" w:hAnsi="Times New Roman" w:cs="Times New Roman"/>
          <w:sz w:val="24"/>
          <w:szCs w:val="24"/>
        </w:rPr>
        <w:t>: Vetting of Vulnerabilities in Android Apps to Thwart Exploitation. Digital Threats 1, 1–25. https://doi.org/10.1145/3376121</w:t>
      </w:r>
    </w:p>
    <w:p w14:paraId="5C2B90F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Gfeller, M., Hardjono, T., 2021. Privacy and Security Requirements for a Digital Data Hub. https://doi.org/10.36227/techrxiv.17048384.v1</w:t>
      </w:r>
    </w:p>
    <w:p w14:paraId="0E665A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mida, C., Landi, A., Liu, Z., 2019. The Equity and Inclusion in Higher Education: A Proposed Model for Open Data. SSRN Journal. https://doi.org/10.2139/ssrn.3434064</w:t>
      </w:r>
    </w:p>
    <w:p w14:paraId="07B2A3F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owland, H., 2023. CVSS: Ubiquitous and Broken. Digital Threats 4, 1–12. https://doi.org/10.1145/3491263</w:t>
      </w:r>
    </w:p>
    <w:p w14:paraId="58264E5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ising, R., Silbey, S.S., 2021. Accountability infrastructures: Pragmatic compliance inside organizations. Regulation &amp; Governance 15. https://doi.org/10.1111/rego.12419</w:t>
      </w:r>
    </w:p>
    <w:p w14:paraId="509960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Humayun, M., Jhanjhi, N., Fahhad Almufareh, M., Ibrahim Khalil, M., 2022. Security Threat and Vulnerability Assessment and Measurement in Secure Software Development. </w:t>
      </w:r>
      <w:r w:rsidRPr="00BB0B7F">
        <w:rPr>
          <w:rFonts w:ascii="Times New Roman" w:hAnsi="Times New Roman" w:cs="Times New Roman"/>
          <w:sz w:val="24"/>
          <w:szCs w:val="24"/>
        </w:rPr>
        <w:lastRenderedPageBreak/>
        <w:t>Computers, Materials &amp; Continua 71, 5039–5059. https://doi.org/10.32604/cmc.2022.019289</w:t>
      </w:r>
    </w:p>
    <w:p w14:paraId="27299E0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th, D., Burmeister, F., Matthes, F., Schirmer, I., 2020. Empirical Results on the Collaboration Between Enterprise Architecture and Data Protection Management during the Implementation of the GDPR. Presented at the Hawaii International Conference on System Sciences. https://doi.org/10.24251/HICSS.2020.715</w:t>
      </w:r>
    </w:p>
    <w:p w14:paraId="02A0322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qra University North Campus Karachi, Pakistan, Tariq, T., Javed, F., Iqra University North Campus Karachi, Pakistan, Rizwan, S., Iqra University North Campus Karachi, Pakistan, Zubair, M., Iqra University North Campus Karachi, Pakistan, Fayyaz, B., University Of Malaga, Málaga, Spain, 2022. Challenges In Security And Privacy Posed By Blockchain Technology. JISR-C 20. https://doi.org/10.31645/JISRC.22.20.2.1</w:t>
      </w:r>
    </w:p>
    <w:p w14:paraId="60EE1A1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acobs, J., Romanosky, S., Edwards, B., Adjerid, I., Roytman, M., 2021. Exploit Prediction Scoring System (EPSS). Digital Threats 2, 1–17. https://doi.org/10.1145/3436242</w:t>
      </w:r>
    </w:p>
    <w:p w14:paraId="296BB9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oint Task Force Transformation Initiative, 2018. Risk management framework for information systems and organizations:: a system life cycle approach for security and privacy. National Institute of Standards and Technology, Gaithersburg, MD, p. NIST SP 800-37r2. https://doi.org/10.6028/NIST.SP.800-37r2</w:t>
      </w:r>
    </w:p>
    <w:p w14:paraId="131826E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Kassar, F.A., Clerici, G., Compagna, L., Balzarotti, D., Yamaguchi, F., 2022. Testability Tarpits: the Impact of Code Patterns on the Security Testing of Web Applications. Proceedings 2022 Network and Distributed System Security Symposium. https://doi.org/10.14722/ndss.2022.24150</w:t>
      </w:r>
    </w:p>
    <w:p w14:paraId="20999602"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lek, Md.A., 2021. Bigger is always not better, less is more, sometimes: the concept of data minimization in the context of Big Data. https://doi.org/10.31124/advance.14601510.v2</w:t>
      </w:r>
    </w:p>
    <w:p w14:paraId="3F1C8AA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rales-Trujillo, M., García-Mireles, G.A., Matla-Cruz, E.O., Piattini, M., 2019. A Systematic Mapping Study of Privacy by Design in Software Engineering.</w:t>
      </w:r>
    </w:p>
    <w:p w14:paraId="1AD4B18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tari, S., Okutan, A., Mirakhorli, M., 2022. A grounded theory based approach to characterize software attack surfaces. Proceedings of the 44th International Conference on Software Engineering 13–24. https://doi.org/10.1145/3510003.3510210</w:t>
      </w:r>
    </w:p>
    <w:p w14:paraId="2A29EA6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m, B.T.N., 2023. Addressing the Challenges of Data Privacy Protection Law in Vietnam. LS 39. https://doi.org/10.25073/2588-1167/vnuls.4413</w:t>
      </w:r>
    </w:p>
    <w:p w14:paraId="2512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rayan, A., Aggarwal, P., 2023. DATA PROTECTION AND PRIVACY LAWS CURRENTLY IN INDIA WITH CONTRAST TO EUROPE. IJSREM 07. https://doi.org/10.55041/IJSREM18286</w:t>
      </w:r>
    </w:p>
    <w:p w14:paraId="4CA114D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Okechukwu Ukwueze, F., Ibegbulem, J., 2021a. DECONSTRUCTING NIGERIA’S DATA PROTECTION REGIME FROM CONSUMER PROTECTION PERSPECTIVE. Rev. Dir. Est. e Telecomunicacoes 13, 94–118. https://doi.org/10.26512/lstr.v13i1.31850</w:t>
      </w:r>
    </w:p>
    <w:p w14:paraId="5AA91EC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b. DECONSTRUCTING NIGERIA’S DATA PROTECTION REGIME FROM CONSUMER PROTECTION PERSPECTIVE, in: Law, State and Telecommunications Review. pp. 94–118. https://doi.org/10.26512/lstr.v13i1.31850</w:t>
      </w:r>
    </w:p>
    <w:p w14:paraId="250F55C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lender, A., 2020. Risk Analysis and Data Protection Impact Assessment Conducted in the Public Sector. we 6, 145–157. https://doi.org/10.17951/we.2020.6.2.145-157</w:t>
      </w:r>
    </w:p>
    <w:p w14:paraId="19B064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ndit, H.J., 2022. A Semantic Specification for Data Protection Impact Assessments (DPIA), in: Dimou, A., Neumaier, S., Pellegrini, T., Vahdati, S. (Eds.), . IOS Press. https://doi.org/10.3233/SSW220007</w:t>
      </w:r>
    </w:p>
    <w:p w14:paraId="1EFCA7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ul, B., Rao, M., 2022. Zero-Trust Model for Smart Manufacturing Industry. Applied Sciences 13, 221. https://doi.org/10.3390/app13010221</w:t>
      </w:r>
    </w:p>
    <w:p w14:paraId="5DB9E2E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etrović, D.B., 2023. PRIVACY AND PROTECTION OF PERSONAL DATA – CRIMINAL LAW ASPECT. SPZ 66, 469–489. https://doi.org/10.56461/SPZ_22407KJ</w:t>
      </w:r>
    </w:p>
    <w:p w14:paraId="3F429B3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olsani Jahnavi, Balla Manoj Kumar, 2021. SURVEY PAPER ON THE VARIOUS SECURITY ALGORITHMS USED FOR E-COMMERCE SECURITY. EPRA 39–46. https://doi.org/10.36713/epra8839</w:t>
      </w:r>
    </w:p>
    <w:p w14:paraId="7948C0D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avindran, U., Potukuchi, R.V., 2022. A Review on Web Application Vulnerability Assessment and Penetration Testing. RCES 9, 1–22. https://doi.org/10.18280/rces.090101</w:t>
      </w:r>
    </w:p>
    <w:p w14:paraId="771B5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usso, A., Lax, G., Dromard, B., Mezred, M., 2022. A System to Access Online Services with Minimal Personal Information Disclosure. Inf Syst Front 24, 1563–1575. https://doi.org/10.1007/s10796-021-10150-8</w:t>
      </w:r>
    </w:p>
    <w:p w14:paraId="1ABF3C8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chwerin, S., 2018. Blockchain and Privacy Protection in the Case of the European General Data Protection Regulation (GDPR): A Delphi Study. The JBBA 1, 1–77. https://doi.org/10.31585/jbba-1-1-(4)2018</w:t>
      </w:r>
    </w:p>
    <w:p w14:paraId="358195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hetty, N.P., Muniyal, B., Yagnik, N., Banerjee, T., Singh, A., 2022. A Privacy Preserving Framework to Protect Sensitive Data in Online Social Networks. JCSANDM. https://doi.org/10.13052/jcsm2245-1439.1144</w:t>
      </w:r>
    </w:p>
    <w:p w14:paraId="4757119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ultan, S., Jensen, C.D., 2021. Ensuring Purpose Limitation in Large-Scale Infrastructures with Provenance-Enabled Access Control. Sensors 21, 3041. https://doi.org/10.3390/s21093041</w:t>
      </w:r>
    </w:p>
    <w:p w14:paraId="124CB82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Swead, M., Almustafa, Dr.M.M., 2019. Web Applications Assessment Tools: Comparison and Discussion. eecjournal 4, 15–19. https://doi.org/10.22161/eec.4.1.2</w:t>
      </w:r>
    </w:p>
    <w:p w14:paraId="2442033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ei, H., Lin, G., Li, L., Jia, H., 2021. A Context-Aware Neural Embedding for Function-Level Vulnerability Detection. Algorithms 14, 335. https://doi.org/10.3390/a14110335</w:t>
      </w:r>
    </w:p>
    <w:p w14:paraId="2AB4A58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encierz, C., Lünich, M., 2022. Trust in open data applications through transparency. New Media &amp; Society 24, 1751–1770. https://doi.org/10.1177/1461444820979708</w:t>
      </w:r>
    </w:p>
    <w:p w14:paraId="6E2DFB5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Ying, F., Zhao, S., Deng, H., 2022. Microservice Security Framework for IoT by Mimic Defense Mechanism. Sensors 22, 2418. https://doi.org/10.3390/s22062418</w:t>
      </w:r>
    </w:p>
    <w:p w14:paraId="2A8E7C4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Żebrowski, P., Couce‐Vieira, A., Mancuso, A., 2022. A Bayesian Framework for the Analysis and Optimal Mitigation of Cyber Threats to Cyber‐Physical Systems. Risk Analysis 42, 2275–2290. https://doi.org/10.1111/risa.13900</w:t>
      </w:r>
    </w:p>
    <w:p w14:paraId="6626A081" w14:textId="490BD254" w:rsidR="00BB0B7F" w:rsidRPr="00BB0B7F" w:rsidRDefault="00BB0B7F" w:rsidP="00BB0B7F">
      <w:pPr>
        <w:spacing w:line="360" w:lineRule="auto"/>
        <w:jc w:val="both"/>
        <w:rPr>
          <w:rFonts w:ascii="Times New Roman" w:hAnsi="Times New Roman" w:cs="Times New Roman"/>
          <w:sz w:val="24"/>
          <w:szCs w:val="24"/>
        </w:rPr>
      </w:pPr>
      <w:r w:rsidRPr="00BB0B7F">
        <w:rPr>
          <w:rFonts w:ascii="Times New Roman" w:hAnsi="Times New Roman" w:cs="Times New Roman"/>
          <w:sz w:val="24"/>
          <w:szCs w:val="24"/>
        </w:rPr>
        <w:fldChar w:fldCharType="end"/>
      </w:r>
    </w:p>
    <w:sectPr w:rsidR="00BB0B7F" w:rsidRPr="00BB0B7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Usman Abubakar" w:date="2024-03-12T14:29:00Z" w:initials="UA">
    <w:p w14:paraId="48857300" w14:textId="6BCABEF4" w:rsidR="009E6E65" w:rsidRPr="009E6E65" w:rsidRDefault="009E6E65">
      <w:pPr>
        <w:pStyle w:val="CommentText"/>
      </w:pPr>
      <w:r>
        <w:rPr>
          <w:rStyle w:val="CommentReference"/>
        </w:rPr>
        <w:annotationRef/>
      </w:r>
      <w:r>
        <w:t>summarize</w:t>
      </w:r>
    </w:p>
  </w:comment>
  <w:comment w:id="1" w:author="Usman Abubakar" w:date="2024-03-12T14:33:00Z" w:initials="UA">
    <w:p w14:paraId="0482D8C1" w14:textId="7BCE9055" w:rsidR="007C1DBD" w:rsidRPr="007C1DBD" w:rsidRDefault="007C1DBD">
      <w:pPr>
        <w:pStyle w:val="CommentText"/>
      </w:pPr>
      <w:r>
        <w:rPr>
          <w:rStyle w:val="CommentReference"/>
        </w:rPr>
        <w:annotationRef/>
      </w:r>
      <w:r>
        <w:t>remove</w:t>
      </w:r>
    </w:p>
  </w:comment>
  <w:comment w:id="2" w:author="Usman Abubakar" w:date="2024-03-12T14:34:00Z" w:initials="UA">
    <w:p w14:paraId="3E840524" w14:textId="372CDB6F" w:rsidR="007C1DBD" w:rsidRPr="007C1DBD" w:rsidRDefault="007C1DBD">
      <w:pPr>
        <w:pStyle w:val="CommentText"/>
      </w:pPr>
      <w:r>
        <w:rPr>
          <w:rStyle w:val="CommentReference"/>
        </w:rPr>
        <w:annotationRef/>
      </w:r>
      <w:r>
        <w:t>start references on a new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857300" w15:done="0"/>
  <w15:commentEx w15:paraId="0482D8C1" w15:done="0"/>
  <w15:commentEx w15:paraId="3E8405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A86A3B" w16cex:dateUtc="2024-03-12T13:29:00Z"/>
  <w16cex:commentExtensible w16cex:durableId="19B3DE98" w16cex:dateUtc="2024-03-12T13:33:00Z"/>
  <w16cex:commentExtensible w16cex:durableId="6532BF74" w16cex:dateUtc="2024-03-12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857300" w16cid:durableId="49A86A3B"/>
  <w16cid:commentId w16cid:paraId="0482D8C1" w16cid:durableId="19B3DE98"/>
  <w16cid:commentId w16cid:paraId="3E840524" w16cid:durableId="6532BF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9C166C"/>
    <w:multiLevelType w:val="multilevel"/>
    <w:tmpl w:val="92F8DA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Wingdings" w:hAnsi="Wingding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606801"/>
    <w:multiLevelType w:val="hybridMultilevel"/>
    <w:tmpl w:val="D9AC2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1408042">
    <w:abstractNumId w:val="6"/>
  </w:num>
  <w:num w:numId="2" w16cid:durableId="2121603416">
    <w:abstractNumId w:val="2"/>
  </w:num>
  <w:num w:numId="3" w16cid:durableId="1643384204">
    <w:abstractNumId w:val="3"/>
  </w:num>
  <w:num w:numId="4" w16cid:durableId="882055907">
    <w:abstractNumId w:val="4"/>
  </w:num>
  <w:num w:numId="5" w16cid:durableId="1907645344">
    <w:abstractNumId w:val="1"/>
  </w:num>
  <w:num w:numId="6" w16cid:durableId="1523086635">
    <w:abstractNumId w:val="0"/>
  </w:num>
  <w:num w:numId="7" w16cid:durableId="87616709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Usman Abubakar">
    <w15:presenceInfo w15:providerId="Windows Live" w15:userId="6b72253752f110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74E8A"/>
    <w:rsid w:val="00076A1F"/>
    <w:rsid w:val="000D6DBB"/>
    <w:rsid w:val="001032DB"/>
    <w:rsid w:val="0018469B"/>
    <w:rsid w:val="00185667"/>
    <w:rsid w:val="002729C3"/>
    <w:rsid w:val="002A49D8"/>
    <w:rsid w:val="0030528C"/>
    <w:rsid w:val="003C6D05"/>
    <w:rsid w:val="003E16D4"/>
    <w:rsid w:val="003E7F30"/>
    <w:rsid w:val="00413658"/>
    <w:rsid w:val="004A5CC6"/>
    <w:rsid w:val="00540ECB"/>
    <w:rsid w:val="00605654"/>
    <w:rsid w:val="00606177"/>
    <w:rsid w:val="0069398B"/>
    <w:rsid w:val="007103AF"/>
    <w:rsid w:val="0071052B"/>
    <w:rsid w:val="007A6F20"/>
    <w:rsid w:val="007C1DBD"/>
    <w:rsid w:val="007C366D"/>
    <w:rsid w:val="008111B7"/>
    <w:rsid w:val="0087533F"/>
    <w:rsid w:val="00926BEE"/>
    <w:rsid w:val="00956F39"/>
    <w:rsid w:val="009E6E65"/>
    <w:rsid w:val="00A41EC8"/>
    <w:rsid w:val="00AC66AD"/>
    <w:rsid w:val="00B02F85"/>
    <w:rsid w:val="00B25CE3"/>
    <w:rsid w:val="00BB0B7F"/>
    <w:rsid w:val="00C2773E"/>
    <w:rsid w:val="00C27E00"/>
    <w:rsid w:val="00C523E8"/>
    <w:rsid w:val="00C714C8"/>
    <w:rsid w:val="00C751DE"/>
    <w:rsid w:val="00C81711"/>
    <w:rsid w:val="00D77923"/>
    <w:rsid w:val="00D928B1"/>
    <w:rsid w:val="00EB6364"/>
    <w:rsid w:val="00EF1A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4A5C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523E8"/>
    <w:pPr>
      <w:spacing w:before="100" w:beforeAutospacing="1" w:after="100" w:afterAutospacing="1" w:line="240" w:lineRule="auto"/>
      <w:outlineLvl w:val="2"/>
    </w:pPr>
    <w:rPr>
      <w:rFonts w:ascii="Times New Roman" w:eastAsia="Times New Roman" w:hAnsi="Times New Roman" w:cs="Times New Roman"/>
      <w:b/>
      <w:bCs/>
      <w:kern w:val="0"/>
      <w:sz w:val="27"/>
      <w:szCs w:val="27"/>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uiPriority w:val="9"/>
    <w:unhideWhenUsed/>
    <w:qFormat/>
    <w:rsid w:val="009E6E6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23E8"/>
    <w:rPr>
      <w:rFonts w:ascii="Times New Roman" w:eastAsia="Times New Roman" w:hAnsi="Times New Roman" w:cs="Times New Roman"/>
      <w:b/>
      <w:bCs/>
      <w:kern w:val="0"/>
      <w:sz w:val="27"/>
      <w:szCs w:val="27"/>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14:ligatures w14:val="none"/>
    </w:rPr>
  </w:style>
  <w:style w:type="paragraph" w:styleId="NormalWeb">
    <w:name w:val="Normal (Web)"/>
    <w:basedOn w:val="Normal"/>
    <w:uiPriority w:val="99"/>
    <w:semiHidden/>
    <w:unhideWhenUsed/>
    <w:rsid w:val="00C523E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ListParagraph">
    <w:name w:val="List Paragraph"/>
    <w:basedOn w:val="Normal"/>
    <w:uiPriority w:val="34"/>
    <w:qFormat/>
    <w:rsid w:val="00605654"/>
    <w:pPr>
      <w:ind w:left="720"/>
      <w:contextualSpacing/>
    </w:pPr>
  </w:style>
  <w:style w:type="table" w:styleId="TableGrid">
    <w:name w:val="Table Grid"/>
    <w:basedOn w:val="TableNormal"/>
    <w:uiPriority w:val="39"/>
    <w:rsid w:val="006056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9E6E65"/>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9E6E65"/>
    <w:rPr>
      <w:sz w:val="16"/>
      <w:szCs w:val="16"/>
    </w:rPr>
  </w:style>
  <w:style w:type="paragraph" w:styleId="CommentText">
    <w:name w:val="annotation text"/>
    <w:basedOn w:val="Normal"/>
    <w:link w:val="CommentTextChar"/>
    <w:uiPriority w:val="99"/>
    <w:semiHidden/>
    <w:unhideWhenUsed/>
    <w:rsid w:val="009E6E65"/>
    <w:pPr>
      <w:spacing w:line="240" w:lineRule="auto"/>
    </w:pPr>
    <w:rPr>
      <w:sz w:val="20"/>
      <w:szCs w:val="20"/>
    </w:rPr>
  </w:style>
  <w:style w:type="character" w:customStyle="1" w:styleId="CommentTextChar">
    <w:name w:val="Comment Text Char"/>
    <w:basedOn w:val="DefaultParagraphFont"/>
    <w:link w:val="CommentText"/>
    <w:uiPriority w:val="99"/>
    <w:semiHidden/>
    <w:rsid w:val="009E6E65"/>
    <w:rPr>
      <w:sz w:val="20"/>
      <w:szCs w:val="20"/>
    </w:rPr>
  </w:style>
  <w:style w:type="paragraph" w:styleId="CommentSubject">
    <w:name w:val="annotation subject"/>
    <w:basedOn w:val="CommentText"/>
    <w:next w:val="CommentText"/>
    <w:link w:val="CommentSubjectChar"/>
    <w:uiPriority w:val="99"/>
    <w:semiHidden/>
    <w:unhideWhenUsed/>
    <w:rsid w:val="009E6E65"/>
    <w:rPr>
      <w:b/>
      <w:bCs/>
    </w:rPr>
  </w:style>
  <w:style w:type="character" w:customStyle="1" w:styleId="CommentSubjectChar">
    <w:name w:val="Comment Subject Char"/>
    <w:basedOn w:val="CommentTextChar"/>
    <w:link w:val="CommentSubject"/>
    <w:uiPriority w:val="99"/>
    <w:semiHidden/>
    <w:rsid w:val="009E6E65"/>
    <w:rPr>
      <w:b/>
      <w:bCs/>
      <w:sz w:val="20"/>
      <w:szCs w:val="20"/>
    </w:rPr>
  </w:style>
  <w:style w:type="character" w:customStyle="1" w:styleId="Heading2Char">
    <w:name w:val="Heading 2 Char"/>
    <w:basedOn w:val="DefaultParagraphFont"/>
    <w:link w:val="Heading2"/>
    <w:uiPriority w:val="9"/>
    <w:rsid w:val="004A5CC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4</TotalTime>
  <Pages>22</Pages>
  <Words>14738</Words>
  <Characters>84013</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Usman Abubakar</cp:lastModifiedBy>
  <cp:revision>33</cp:revision>
  <dcterms:created xsi:type="dcterms:W3CDTF">2024-02-06T11:49:00Z</dcterms:created>
  <dcterms:modified xsi:type="dcterms:W3CDTF">2024-03-1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